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378F8A" w14:textId="77777777" w:rsidR="00F8423B" w:rsidRDefault="00F8423B">
      <w:pPr>
        <w:rPr>
          <w:rFonts w:ascii="Times New Roman" w:hAnsi="Times New Roman" w:cs="Times New Roman"/>
          <w:b/>
        </w:rPr>
      </w:pPr>
    </w:p>
    <w:p w14:paraId="668A78F2" w14:textId="77777777" w:rsidR="00F8423B" w:rsidRDefault="00F8423B">
      <w:pPr>
        <w:rPr>
          <w:rFonts w:ascii="Times New Roman" w:hAnsi="Times New Roman" w:cs="Times New Roman"/>
          <w:b/>
        </w:rPr>
      </w:pPr>
    </w:p>
    <w:p w14:paraId="694ED79E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10B2C455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3522B4FD" w14:textId="77777777" w:rsidR="00F8423B" w:rsidRPr="00F8423B" w:rsidRDefault="00F8423B" w:rsidP="00F8423B">
      <w:pPr>
        <w:rPr>
          <w:rFonts w:ascii="Times New Roman" w:hAnsi="Times New Roman" w:cs="Times New Roman"/>
          <w:szCs w:val="24"/>
        </w:rPr>
      </w:pPr>
    </w:p>
    <w:p w14:paraId="0F862C06" w14:textId="29539B0D" w:rsidR="00F8423B" w:rsidRPr="00F8423B" w:rsidRDefault="00F8423B" w:rsidP="00F8423B">
      <w:pPr>
        <w:rPr>
          <w:rFonts w:ascii="Times New Roman" w:hAnsi="Times New Roman" w:cs="Times New Roman"/>
          <w:szCs w:val="24"/>
          <w:u w:val="single"/>
        </w:rPr>
      </w:pPr>
      <w:r w:rsidRPr="00F8423B">
        <w:rPr>
          <w:rFonts w:ascii="Times New Roman" w:hAnsi="Times New Roman" w:cs="Times New Roman"/>
          <w:szCs w:val="24"/>
          <w:u w:val="single"/>
        </w:rPr>
        <w:t xml:space="preserve">Supplementary document </w:t>
      </w:r>
    </w:p>
    <w:p w14:paraId="08B26B0E" w14:textId="77777777" w:rsidR="00F8423B" w:rsidRDefault="00F8423B" w:rsidP="00F8423B">
      <w:pPr>
        <w:rPr>
          <w:rFonts w:ascii="Times New Roman" w:hAnsi="Times New Roman" w:cs="Times New Roman"/>
          <w:bCs/>
          <w:szCs w:val="24"/>
        </w:rPr>
      </w:pPr>
    </w:p>
    <w:p w14:paraId="3FC1A5DE" w14:textId="4B655DF4" w:rsidR="00F8423B" w:rsidRDefault="00CE4BE8" w:rsidP="00F8423B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A 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multifunctional </w:t>
      </w: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GH39 glycoside hydrolase from the anaerobic gut fungus </w:t>
      </w:r>
      <w:r w:rsidRPr="00B112A0">
        <w:rPr>
          <w:rFonts w:ascii="Times New Roman" w:hAnsi="Times New Roman" w:cs="Times New Roman"/>
          <w:b/>
          <w:bCs/>
          <w:i/>
          <w:sz w:val="32"/>
          <w:szCs w:val="32"/>
        </w:rPr>
        <w:t>Orpinomyces</w:t>
      </w:r>
      <w:r w:rsidRPr="00523442">
        <w:rPr>
          <w:rFonts w:ascii="Times New Roman" w:hAnsi="Times New Roman" w:cs="Times New Roman"/>
          <w:b/>
          <w:bCs/>
          <w:sz w:val="32"/>
          <w:szCs w:val="32"/>
        </w:rPr>
        <w:t xml:space="preserve"> sp. strain C1A</w:t>
      </w:r>
    </w:p>
    <w:p w14:paraId="0AD22B51" w14:textId="77777777" w:rsidR="00CE4BE8" w:rsidRDefault="00CE4BE8" w:rsidP="00F8423B">
      <w:pPr>
        <w:rPr>
          <w:rFonts w:ascii="Times New Roman" w:hAnsi="Times New Roman" w:cs="Times New Roman"/>
          <w:bCs/>
          <w:szCs w:val="24"/>
        </w:rPr>
      </w:pPr>
    </w:p>
    <w:p w14:paraId="378F1F39" w14:textId="03050ED1" w:rsidR="00F8423B" w:rsidRPr="00F8423B" w:rsidRDefault="00F8423B" w:rsidP="00F8423B">
      <w:pPr>
        <w:rPr>
          <w:rFonts w:ascii="Times New Roman" w:hAnsi="Times New Roman" w:cs="Times New Roman"/>
          <w:szCs w:val="24"/>
          <w:vertAlign w:val="superscript"/>
        </w:rPr>
      </w:pPr>
      <w:r w:rsidRPr="00F8423B">
        <w:rPr>
          <w:rFonts w:ascii="Times New Roman" w:hAnsi="Times New Roman" w:cs="Times New Roman"/>
          <w:bCs/>
          <w:szCs w:val="24"/>
          <w:u w:val="single"/>
        </w:rPr>
        <w:t>Authors:</w:t>
      </w:r>
      <w:r>
        <w:rPr>
          <w:rFonts w:ascii="Times New Roman" w:hAnsi="Times New Roman" w:cs="Times New Roman"/>
          <w:bCs/>
          <w:szCs w:val="24"/>
        </w:rPr>
        <w:t xml:space="preserve"> </w:t>
      </w:r>
      <w:r w:rsidRPr="00F8423B">
        <w:rPr>
          <w:rFonts w:ascii="Times New Roman" w:hAnsi="Times New Roman" w:cs="Times New Roman"/>
          <w:bCs/>
          <w:szCs w:val="24"/>
        </w:rPr>
        <w:t>Jessica M. Morrison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</w:t>
      </w:r>
      <w:r w:rsidRPr="00F8423B">
        <w:rPr>
          <w:rFonts w:ascii="Times New Roman" w:hAnsi="Times New Roman" w:cs="Times New Roman"/>
          <w:bCs/>
          <w:szCs w:val="24"/>
        </w:rPr>
        <w:t>, Mostafa S. Elshahed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</w:t>
      </w:r>
      <w:r w:rsidRPr="00F8423B">
        <w:rPr>
          <w:rFonts w:ascii="Times New Roman" w:hAnsi="Times New Roman" w:cs="Times New Roman"/>
          <w:bCs/>
          <w:szCs w:val="24"/>
        </w:rPr>
        <w:t xml:space="preserve">, and </w:t>
      </w:r>
      <w:proofErr w:type="spellStart"/>
      <w:r w:rsidRPr="00F8423B">
        <w:rPr>
          <w:rFonts w:ascii="Times New Roman" w:hAnsi="Times New Roman" w:cs="Times New Roman"/>
          <w:bCs/>
          <w:szCs w:val="24"/>
        </w:rPr>
        <w:t>Noha</w:t>
      </w:r>
      <w:proofErr w:type="spellEnd"/>
      <w:r w:rsidRPr="00F8423B">
        <w:rPr>
          <w:rFonts w:ascii="Times New Roman" w:hAnsi="Times New Roman" w:cs="Times New Roman"/>
          <w:bCs/>
          <w:szCs w:val="24"/>
        </w:rPr>
        <w:t xml:space="preserve"> H. Youssef</w:t>
      </w:r>
      <w:r w:rsidRPr="00F8423B">
        <w:rPr>
          <w:rFonts w:ascii="Times New Roman" w:hAnsi="Times New Roman" w:cs="Times New Roman"/>
          <w:bCs/>
          <w:szCs w:val="24"/>
          <w:vertAlign w:val="superscript"/>
        </w:rPr>
        <w:t>1*</w:t>
      </w:r>
    </w:p>
    <w:p w14:paraId="08ADA57D" w14:textId="77777777" w:rsidR="00F8423B" w:rsidRPr="00523442" w:rsidRDefault="00F8423B" w:rsidP="00F8423B">
      <w:pPr>
        <w:jc w:val="center"/>
        <w:rPr>
          <w:rFonts w:ascii="Times New Roman" w:hAnsi="Times New Roman" w:cs="Times New Roman"/>
          <w:vertAlign w:val="superscript"/>
        </w:rPr>
      </w:pPr>
    </w:p>
    <w:p w14:paraId="21B82C74" w14:textId="77777777" w:rsidR="00F8423B" w:rsidRPr="00F8423B" w:rsidRDefault="00F8423B">
      <w:pPr>
        <w:rPr>
          <w:rFonts w:ascii="Times New Roman" w:hAnsi="Times New Roman" w:cs="Times New Roman"/>
          <w:u w:val="single"/>
        </w:rPr>
        <w:sectPr w:rsidR="00F8423B" w:rsidRPr="00F8423B" w:rsidSect="00F8423B">
          <w:pgSz w:w="12240" w:h="15840"/>
          <w:pgMar w:top="245" w:right="720" w:bottom="288" w:left="720" w:header="720" w:footer="720" w:gutter="0"/>
          <w:cols w:space="720"/>
          <w:docGrid w:linePitch="360"/>
        </w:sectPr>
      </w:pPr>
    </w:p>
    <w:p w14:paraId="45A266C2" w14:textId="552816FB" w:rsidR="007029BF" w:rsidRPr="007029BF" w:rsidRDefault="007029BF" w:rsidP="007029BF">
      <w:pPr>
        <w:rPr>
          <w:rFonts w:ascii="Times New Roman" w:hAnsi="Times New Roman" w:cs="Times New Roman"/>
          <w:sz w:val="20"/>
          <w:szCs w:val="20"/>
        </w:rPr>
      </w:pPr>
      <w:r w:rsidRPr="007029BF">
        <w:rPr>
          <w:rFonts w:ascii="Times New Roman" w:hAnsi="Times New Roman" w:cs="Times New Roman"/>
          <w:b/>
          <w:sz w:val="20"/>
          <w:szCs w:val="20"/>
        </w:rPr>
        <w:lastRenderedPageBreak/>
        <w:t xml:space="preserve">Table S1. Properties of enzymes with </w:t>
      </w:r>
      <w:r w:rsidR="00A07824">
        <w:rPr>
          <w:rFonts w:ascii="Times New Roman" w:hAnsi="Times New Roman" w:cs="Times New Roman"/>
          <w:b/>
          <w:sz w:val="20"/>
          <w:szCs w:val="20"/>
        </w:rPr>
        <w:t>β-</w:t>
      </w:r>
      <w:r w:rsidR="004A25D2">
        <w:rPr>
          <w:rFonts w:ascii="Times New Roman" w:hAnsi="Times New Roman" w:cs="Times New Roman"/>
          <w:b/>
          <w:sz w:val="20"/>
          <w:szCs w:val="20"/>
        </w:rPr>
        <w:t>xylosida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 w:rsidRPr="007029BF">
        <w:rPr>
          <w:rFonts w:ascii="Times New Roman" w:hAnsi="Times New Roman" w:cs="Times New Roman"/>
          <w:sz w:val="20"/>
          <w:szCs w:val="20"/>
        </w:rPr>
        <w:t>-xylopyranoside, PNPX.</w:t>
      </w:r>
      <w:r w:rsidR="006527F5">
        <w:rPr>
          <w:rFonts w:ascii="Times New Roman" w:hAnsi="Times New Roman" w:cs="Times New Roman"/>
          <w:sz w:val="20"/>
          <w:szCs w:val="20"/>
        </w:rPr>
        <w:t xml:space="preserve"> For the “Known GH39-Family Enzyme?” column, a “+” indicates that the enzyme listed is known to be a member </w:t>
      </w:r>
      <w:r w:rsidR="00651E0E">
        <w:rPr>
          <w:rFonts w:ascii="Times New Roman" w:hAnsi="Times New Roman" w:cs="Times New Roman"/>
          <w:sz w:val="20"/>
          <w:szCs w:val="20"/>
        </w:rPr>
        <w:t>of the GH39-family, whereas a “-</w:t>
      </w:r>
      <w:proofErr w:type="gramStart"/>
      <w:r w:rsidR="00651E0E">
        <w:rPr>
          <w:rFonts w:ascii="Times New Roman" w:hAnsi="Times New Roman" w:cs="Times New Roman"/>
          <w:sz w:val="20"/>
          <w:szCs w:val="20"/>
        </w:rPr>
        <w:t>“ indicates</w:t>
      </w:r>
      <w:proofErr w:type="gramEnd"/>
      <w:r w:rsidR="006527F5">
        <w:rPr>
          <w:rFonts w:ascii="Times New Roman" w:hAnsi="Times New Roman" w:cs="Times New Roman"/>
          <w:sz w:val="20"/>
          <w:szCs w:val="20"/>
        </w:rPr>
        <w:t xml:space="preserve"> that it either is not a GH39-family enzyme, or its classification is unknown.</w:t>
      </w:r>
      <w:r w:rsidRPr="007029BF">
        <w:rPr>
          <w:rFonts w:ascii="Times New Roman" w:hAnsi="Times New Roman" w:cs="Times New Roman"/>
          <w:sz w:val="20"/>
          <w:szCs w:val="20"/>
        </w:rPr>
        <w:t xml:space="preserve"> </w:t>
      </w:r>
      <w:r w:rsidR="008B7EA1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C41445">
        <w:rPr>
          <w:rFonts w:ascii="Times New Roman" w:hAnsi="Times New Roman" w:cs="Times New Roman"/>
          <w:sz w:val="20"/>
          <w:szCs w:val="20"/>
        </w:rPr>
        <w:t>Anaerobic</w:t>
      </w:r>
      <w:r w:rsidR="008B7EA1">
        <w:rPr>
          <w:rFonts w:ascii="Times New Roman" w:hAnsi="Times New Roman" w:cs="Times New Roman"/>
          <w:sz w:val="20"/>
          <w:szCs w:val="20"/>
        </w:rPr>
        <w:t xml:space="preserve"> fungi are highlighted.</w:t>
      </w:r>
    </w:p>
    <w:p w14:paraId="024D0C87" w14:textId="77777777" w:rsidR="007029BF" w:rsidRDefault="007029BF">
      <w:pPr>
        <w:rPr>
          <w:rFonts w:ascii="Times New Roman" w:hAnsi="Times New Roman" w:cs="Times New Roman"/>
          <w:b/>
        </w:rPr>
      </w:pPr>
    </w:p>
    <w:tbl>
      <w:tblPr>
        <w:tblW w:w="15570" w:type="dxa"/>
        <w:tblLayout w:type="fixed"/>
        <w:tblLook w:val="04A0" w:firstRow="1" w:lastRow="0" w:firstColumn="1" w:lastColumn="0" w:noHBand="0" w:noVBand="1"/>
      </w:tblPr>
      <w:tblGrid>
        <w:gridCol w:w="2875"/>
        <w:gridCol w:w="1584"/>
        <w:gridCol w:w="1296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1031"/>
      </w:tblGrid>
      <w:tr w:rsidR="006527F5" w:rsidRPr="007029BF" w14:paraId="3C0B3CE5" w14:textId="77777777" w:rsidTr="004F5D61">
        <w:trPr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60E647AB" w14:textId="77777777" w:rsidR="006527F5" w:rsidRPr="007029BF" w:rsidRDefault="006527F5" w:rsidP="006527F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12" w:space="0" w:color="auto"/>
            </w:tcBorders>
          </w:tcPr>
          <w:p w14:paraId="7D5866E7" w14:textId="77777777" w:rsidR="006527F5" w:rsidRPr="007029BF" w:rsidRDefault="006527F5" w:rsidP="006527F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12" w:space="0" w:color="auto"/>
            </w:tcBorders>
          </w:tcPr>
          <w:p w14:paraId="43709F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Known GH39-family Enzyme?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2A228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32096C6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2E91B1B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265BC0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28E39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3DE1B2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69C354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01B3D1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A89971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3B75277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877EB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B87F89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3A58C7F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12" w:space="0" w:color="auto"/>
            </w:tcBorders>
          </w:tcPr>
          <w:p w14:paraId="7AFC4C62" w14:textId="77777777" w:rsidR="006527F5" w:rsidRPr="007029BF" w:rsidRDefault="00C66CED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6527F5" w:rsidRPr="007029BF" w14:paraId="2E8FD3CD" w14:textId="77777777" w:rsidTr="004F5D61"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62BE93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D9FD760" w14:textId="5795421E" w:rsidR="006527F5" w:rsidRPr="007029BF" w:rsidRDefault="005D529C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8164E45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AC5A9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1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C02685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48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36970A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128B9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5829F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22B5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9FBC1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8003BFC" w14:textId="77777777" w:rsidR="006527F5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C0A2D21" w14:textId="77777777" w:rsidR="00C66CED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5D723695" w14:textId="77777777" w:rsidR="00C66CED" w:rsidRPr="007029BF" w:rsidRDefault="00C66CED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A4EC0B" w14:textId="77777777" w:rsidR="00C66CED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2F00036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6527F5" w:rsidRPr="007029BF" w14:paraId="0BF7F166" w14:textId="77777777" w:rsidTr="004F5D61">
        <w:tc>
          <w:tcPr>
            <w:tcW w:w="2875" w:type="dxa"/>
            <w:tcBorders>
              <w:top w:val="single" w:sz="12" w:space="0" w:color="auto"/>
              <w:bottom w:val="single" w:sz="4" w:space="0" w:color="auto"/>
            </w:tcBorders>
          </w:tcPr>
          <w:p w14:paraId="5EBD19B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cremon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ersicin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12" w:space="0" w:color="auto"/>
              <w:bottom w:val="single" w:sz="4" w:space="0" w:color="auto"/>
            </w:tcBorders>
          </w:tcPr>
          <w:p w14:paraId="1790EA3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top w:val="single" w:sz="12" w:space="0" w:color="auto"/>
              <w:bottom w:val="single" w:sz="4" w:space="0" w:color="auto"/>
            </w:tcBorders>
          </w:tcPr>
          <w:p w14:paraId="2D7743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3713C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3A2FE3E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A47C3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0E14ABA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4A097B5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8CD540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281D7C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0E4A2376" w14:textId="77777777" w:rsidR="006527F5" w:rsidRPr="007029BF" w:rsidRDefault="00C66CED" w:rsidP="00C66CE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12" w:space="0" w:color="auto"/>
              <w:bottom w:val="single" w:sz="4" w:space="0" w:color="auto"/>
            </w:tcBorders>
          </w:tcPr>
          <w:p w14:paraId="4D3F2EEC" w14:textId="10082CB2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son&lt;/Author&gt;&lt;Year&gt;1997&lt;/Year&gt;&lt;RecNum&gt;15&lt;/RecNum&gt;&lt;DisplayText&gt;(Pitson et al. 1997)&lt;/DisplayText&gt;&lt;record&gt;&lt;rec-number&gt;15&lt;/rec-number&gt;&lt;foreign-keys&gt;&lt;key app="EN" db-id="rtrewxeabr29tkerw09xe0dm52rp2wrwftzz" timestamp="0"&gt;15&lt;/key&gt;&lt;/foreign-keys&gt;&lt;ref-type name="Journal Article"&gt;17&lt;/ref-type&gt;&lt;contributors&gt;&lt;authors&gt;&lt;author&gt;Pitson, S. M.&lt;/author&gt;&lt;author&gt;Seviour, R. J.&lt;/author&gt;&lt;author&gt;McDougall, B. M.&lt;/author&gt;&lt;/authors&gt;&lt;/contributors&gt;&lt;auth-address&gt;La Trobe Univ,Biotechnol Res Ctr,Bendigo,Vic 3550,Australia&lt;/auth-address&gt;&lt;titles&gt;&lt;title&gt;&lt;style face="normal" font="default" size="100%"&gt;Purification and characterization of an extracellular beta-glucosidase from the filamentous fungus &lt;/style&gt;&lt;style face="italic" font="default" size="100%"&gt;Acremonium persicinum&lt;/style&gt;&lt;style face="normal" font="default" size="100%"&gt; and its probable role in beta-glucan degradation&lt;/style&gt;&lt;/title&gt;&lt;secondary-title&gt;Enzyme Microb Tech&lt;/secondary-title&gt;&lt;/titles&gt;&lt;pages&gt;182-190&lt;/pages&gt;&lt;volume&gt;21&lt;/volume&gt;&lt;number&gt;3&lt;/number&gt;&lt;keywords&gt;&lt;keyword&gt;beta-glucosidase&lt;/keyword&gt;&lt;keyword&gt;acremonium persicinum&lt;/keyword&gt;&lt;keyword&gt;beta-glucan hydrolysis&lt;/keyword&gt;&lt;keyword&gt;acid-sequence similarities&lt;/keyword&gt;&lt;keyword&gt;neurospora-crassa cells&lt;/keyword&gt;&lt;keyword&gt;botrytis-cinerea&lt;/keyword&gt;&lt;keyword&gt;(1-&amp;gt;2)-beta-d-glucan-hydrolyzing enzymes&lt;/keyword&gt;&lt;keyword&gt;aspergillus-aculeatus&lt;/keyword&gt;&lt;keyword&gt;trichoderma-viride&lt;/keyword&gt;&lt;keyword&gt;cellulose&lt;/keyword&gt;&lt;keyword&gt;wall&lt;/keyword&gt;&lt;keyword&gt;hydrolysis&lt;/keyword&gt;&lt;keyword&gt;cellulases&lt;/keyword&gt;&lt;/keywords&gt;&lt;dates&gt;&lt;year&gt;1997&lt;/year&gt;&lt;pub-dates&gt;&lt;date&gt;Aug 15&lt;/date&gt;&lt;/pub-dates&gt;&lt;/dates&gt;&lt;isbn&gt;0141-0229&lt;/isbn&gt;&lt;accession-num&gt;WOS:A1997XU68600006&lt;/accession-num&gt;&lt;urls&gt;&lt;related-urls&gt;&lt;url&gt;&amp;lt;Go to ISI&amp;gt;://WOS:A1997XU68600006&lt;/url&gt;&lt;/related-urls&gt;&lt;/urls&gt;&lt;electronic-resource-num&gt;Doi 10.1016/S0141-0229(96)00263-3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itson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FAFC11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1F48B7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wamor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D97B4B7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1FFCB1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3E50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4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DA42E5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91F3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0367A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507FD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E9759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F5900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472D5C7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24800E42" w14:textId="3D0F20C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rmelink&lt;/Author&gt;&lt;Year&gt;1993&lt;/Year&gt;&lt;RecNum&gt;103&lt;/RecNum&gt;&lt;DisplayText&gt;(Kormelink et al. 1993)&lt;/DisplayText&gt;&lt;record&gt;&lt;rec-number&gt;103&lt;/rec-number&gt;&lt;foreign-keys&gt;&lt;key app="EN" db-id="rtrewxeabr29tkerw09xe0dm52rp2wrwftzz" timestamp="0"&gt;103&lt;/key&gt;&lt;/foreign-keys&gt;&lt;ref-type name="Journal Article"&gt;17&lt;/ref-type&gt;&lt;contributors&gt;&lt;authors&gt;&lt;author&gt;Kormelink, F. J. M.&lt;/author&gt;&lt;author&gt;Searlevanleeuwen, M. J. E.&lt;/author&gt;&lt;author&gt;Wood, T. M.&lt;/author&gt;&lt;author&gt;Voragen, A. G. J.&lt;/author&gt;&lt;/authors&gt;&lt;/contributors&gt;&lt;auth-address&gt;Agr Univ Wageningen,Dept Food Sci,Bomenweg 2,6703 Hd Wageningen,Netherlands&amp;#xD;Rowett Res Inst,Bucksburn Ab2 9sb,Aberdeen,Scotland&lt;/auth-address&gt;&lt;titles&gt;&lt;title&gt;&lt;style face="normal" font="default" size="100%"&gt;Purification and characterization of 3 endo-(1,4)-beta-xylanases and one beta-xylosidase from &lt;/style&gt;&lt;style face="italic" font="default" size="100%"&gt;Aspergillus awamori&lt;/style&gt;&lt;/title&gt;&lt;secondary-title&gt;J Biotechnol&lt;/secondary-title&gt;&lt;/titles&gt;&lt;pages&gt;249-265&lt;/pages&gt;&lt;volume&gt;27&lt;/volume&gt;&lt;number&gt;3&lt;/number&gt;&lt;keywords&gt;&lt;keyword&gt;purification&lt;/keyword&gt;&lt;keyword&gt;endo-(1,4)-beta-xylanases&lt;/keyword&gt;&lt;keyword&gt;beta-xylosidase&lt;/keyword&gt;&lt;keyword&gt;aspergillus-awamori&lt;/keyword&gt;&lt;keyword&gt;arabinoxylan degradation&lt;/keyword&gt;&lt;keyword&gt;liquid-chromatography&lt;/keyword&gt;&lt;keyword&gt;polysaccharides&lt;/keyword&gt;&lt;keyword&gt;cellulase&lt;/keyword&gt;&lt;keyword&gt;xylanases&lt;/keyword&gt;&lt;keyword&gt;sugars&lt;/keyword&gt;&lt;/keywords&gt;&lt;dates&gt;&lt;year&gt;1993&lt;/year&gt;&lt;pub-dates&gt;&lt;date&gt;Feb&lt;/date&gt;&lt;/pub-dates&gt;&lt;/dates&gt;&lt;isbn&gt;0168-1656&lt;/isbn&gt;&lt;accession-num&gt;WOS:A1993KP53500003&lt;/accession-num&gt;&lt;urls&gt;&lt;related-urls&gt;&lt;url&gt;&amp;lt;Go to ISI&amp;gt;://WOS:A1993KP53500003&lt;/url&gt;&lt;/related-urls&gt;&lt;/urls&gt;&lt;electronic-resource-num&gt;Doi 10.1016/0168-1656(93)90089-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ormelink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600007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48F2AE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arnonario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336EC04F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AD4541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EA9E0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279C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9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8B6315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6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8EE50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4F496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6333B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74275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11522F2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2EA738F" w14:textId="524C066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ss&lt;/Author&gt;&lt;Year&gt;2000&lt;/Year&gt;&lt;RecNum&gt;121&lt;/RecNum&gt;&lt;DisplayText&gt;(Kiss &amp;amp; Kiss 2000)&lt;/DisplayText&gt;&lt;record&gt;&lt;rec-number&gt;121&lt;/rec-number&gt;&lt;foreign-keys&gt;&lt;key app="EN" db-id="rtrewxeabr29tkerw09xe0dm52rp2wrwftzz" timestamp="0"&gt;121&lt;/key&gt;&lt;/foreign-keys&gt;&lt;ref-type name="Journal Article"&gt;17&lt;/ref-type&gt;&lt;contributors&gt;&lt;authors&gt;&lt;author&gt;Kiss, T.&lt;/author&gt;&lt;author&gt;Kiss, L.&lt;/author&gt;&lt;/authors&gt;&lt;/contributors&gt;&lt;auth-address&gt;Kiss, L&amp;#xD;Univ Debrecen, Fac Sci, Inst Biochem, POB 55, H-4010 Debrecen, Hungary&amp;#xD;Univ Debrecen, Fac Sci, Inst Biochem, POB 55, H-4010 Debrecen, Hungary&amp;#xD;Univ Debrecen, Fac Sci, Inst Biochem, H-4010 Debrecen, Hungary&lt;/auth-address&gt;&lt;titles&gt;&lt;title&gt;&lt;style face="normal" font="default" size="100%"&gt;Purification and characterization of an extracellular beta-D-xylosidase from &lt;/style&gt;&lt;style face="italic" font="default" size="100%"&gt;Aspergillus carbonarius&lt;/style&gt;&lt;/title&gt;&lt;secondary-title&gt;World J Microb Biot&lt;/secondary-title&gt;&lt;/titles&gt;&lt;pages&gt;465-470&lt;/pages&gt;&lt;volume&gt;16&lt;/volume&gt;&lt;number&gt;5&lt;/number&gt;&lt;keywords&gt;&lt;keyword&gt;aspergillus carbonarius&lt;/keyword&gt;&lt;keyword&gt;characterization of beta-d-xylosidase&lt;/keyword&gt;&lt;keyword&gt;purification of beta-d-xylosidase&lt;/keyword&gt;&lt;keyword&gt;trichoderma-reesei&lt;/keyword&gt;&lt;keyword&gt;xylanases&lt;/keyword&gt;&lt;keyword&gt;systems&lt;/keyword&gt;&lt;/keywords&gt;&lt;dates&gt;&lt;year&gt;2000&lt;/year&gt;&lt;pub-dates&gt;&lt;date&gt;Jul&lt;/date&gt;&lt;/pub-dates&gt;&lt;/dates&gt;&lt;isbn&gt;0959-3993&lt;/isbn&gt;&lt;accession-num&gt;WOS:000089359000012&lt;/accession-num&gt;&lt;urls&gt;&lt;related-urls&gt;&lt;url&gt;&amp;lt;Go to ISI&amp;gt;://WOS:000089359000012&lt;/url&gt;&lt;/related-urls&gt;&lt;/urls&gt;&lt;electronic-resource-num&gt;Doi 10.1023/A:100891202589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ss &amp; Kiss 200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1FB5C0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78EDE68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fumigatus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59B1CF03" w14:textId="77777777" w:rsidR="006527F5" w:rsidRPr="007029BF" w:rsidRDefault="006527F5" w:rsidP="004A25D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155F9D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2DEBE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7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CC081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32BB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551A8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8ABAB4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CD723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47F9B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E7C810B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396F6826" w14:textId="7CEFB07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918690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306A421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50D35E2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57D0F3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1BAD0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EC9D2B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FA582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B9BE29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6515C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6308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459889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9DA00AA" w14:textId="77777777" w:rsidR="006527F5" w:rsidRPr="007029BF" w:rsidRDefault="00C66CE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3B58649B" w14:textId="5C1BAFC5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FAE2596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882C9E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5C89576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1BEAB6C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672B82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A0F6B1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C8B15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ED08D9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7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D519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74F54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97A40A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6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20EE264" w14:textId="77777777" w:rsidR="006527F5" w:rsidRPr="007029BF" w:rsidRDefault="0011510E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00FF81C" w14:textId="4F1CAB8C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09C1CFC" w14:textId="77777777" w:rsidTr="004F5D61">
        <w:tc>
          <w:tcPr>
            <w:tcW w:w="2875" w:type="dxa"/>
          </w:tcPr>
          <w:p w14:paraId="26E4B60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2F28B9EF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296" w:type="dxa"/>
          </w:tcPr>
          <w:p w14:paraId="4871DBE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30E94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.2</w:t>
            </w:r>
          </w:p>
        </w:tc>
        <w:tc>
          <w:tcPr>
            <w:tcW w:w="1008" w:type="dxa"/>
          </w:tcPr>
          <w:p w14:paraId="7172FCD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359BF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51F3E3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AA18B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27D4B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D5D6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3596AB30" w14:textId="77777777" w:rsidR="006527F5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03210B9" w14:textId="77777777" w:rsidR="0044285D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</w:tcPr>
          <w:p w14:paraId="4BB88391" w14:textId="400F3669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5C61C1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01091B8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6B2ECB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693079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ABE3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43724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281B1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79CC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A631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5BA49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B389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0A643D5" w14:textId="77777777" w:rsidR="0044285D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5851074" w14:textId="77777777" w:rsidR="006527F5" w:rsidRPr="007029BF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0CD51653" w14:textId="26EE150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3A22F6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C3038B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idula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0FD3560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6CF57C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0C228B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A066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B76A57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B74D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2338F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24CAC0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6F612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5EEF740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B90232B" w14:textId="4FB50E3D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umar&lt;/Author&gt;&lt;Year&gt;1996&lt;/Year&gt;&lt;RecNum&gt;110&lt;/RecNum&gt;&lt;DisplayText&gt;(Kumar &amp;amp; Ramon 1996)&lt;/DisplayText&gt;&lt;record&gt;&lt;rec-number&gt;110&lt;/rec-number&gt;&lt;foreign-keys&gt;&lt;key app="EN" db-id="rtrewxeabr29tkerw09xe0dm52rp2wrwftzz" timestamp="0"&gt;110&lt;/key&gt;&lt;/foreign-keys&gt;&lt;ref-type name="Journal Article"&gt;17&lt;/ref-type&gt;&lt;contributors&gt;&lt;authors&gt;&lt;author&gt;Kumar, S.&lt;/author&gt;&lt;author&gt;Ramon, D.&lt;/author&gt;&lt;/authors&gt;&lt;/contributors&gt;&lt;auth-address&gt;Csic,Dept Biotechnol Alimentos,Inst Agroquim &amp;amp; Technol Alimentos,E-46100 Burjassot,Spain&lt;/auth-address&gt;&lt;titles&gt;&lt;title&gt;&lt;style face="normal" font="default" size="100%"&gt;Purification and regulation of the synthesis of a beta-xylosidase from &lt;/style&gt;&lt;style face="italic" font="default" size="100%"&gt;Aspergillus nidulans&lt;/style&gt;&lt;/title&gt;&lt;secondary-title&gt;FEMS Microbiol Lett&lt;/secondary-title&gt;&lt;/titles&gt;&lt;pages&gt;287-293&lt;/pages&gt;&lt;volume&gt;135&lt;/volume&gt;&lt;number&gt;2-3&lt;/number&gt;&lt;keywords&gt;&lt;keyword&gt;aspergillus nidulans&lt;/keyword&gt;&lt;keyword&gt;beta-xylosidase&lt;/keyword&gt;&lt;keyword&gt;purification&lt;/keyword&gt;&lt;keyword&gt;carbon catabolite repression&lt;/keyword&gt;&lt;keyword&gt;crea&lt;/keyword&gt;&lt;keyword&gt;binding&lt;/keyword&gt;&lt;/keywords&gt;&lt;dates&gt;&lt;year&gt;1996&lt;/year&gt;&lt;pub-dates&gt;&lt;date&gt;Jan 15&lt;/date&gt;&lt;/pub-dates&gt;&lt;/dates&gt;&lt;isbn&gt;0378-1097&lt;/isbn&gt;&lt;accession-num&gt;WOS:A1996TT56900023&lt;/accession-num&gt;&lt;urls&gt;&lt;related-urls&gt;&lt;url&gt;&amp;lt;Go to ISI&amp;gt;://WOS:A1996TT56900023&lt;/url&gt;&lt;/related-urls&gt;&lt;/urls&gt;&lt;electronic-resource-num&gt;DOI 10.1111/j.1574-6968.1996.tb08003.x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umar &amp; Ramon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78CCEF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001ED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hoenic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4EEA7CA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12A7DB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9AE0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A88B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8FBC55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CED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D7E3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F528F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D4957C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1BA2E82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E9725AA" w14:textId="701A17C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p6YXR0aTwvQXV0aG9yPjxZZWFyPjIwMDE8L1llYXI+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aXp6YXR0aTwvQXV0aG9yPjxZZWFyPjIwMDE8L1llYXI+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Rizzatt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822960" w14:textId="77777777" w:rsidTr="004F5D61">
        <w:trPr>
          <w:trHeight w:val="144"/>
        </w:trPr>
        <w:tc>
          <w:tcPr>
            <w:tcW w:w="2875" w:type="dxa"/>
            <w:tcBorders>
              <w:top w:val="single" w:sz="4" w:space="0" w:color="auto"/>
            </w:tcBorders>
          </w:tcPr>
          <w:p w14:paraId="7FEBA16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ulverulent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D9BF2E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proofErr w:type="spellStart"/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ylI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32C2D6A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7B1576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972CDA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4770C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3BE739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-3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C650D8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5-6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BC5756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13687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3FFD0CB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07F9A02A" w14:textId="3C53584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listyo&lt;/Author&gt;&lt;Year&gt;1995&lt;/Year&gt;&lt;RecNum&gt;122&lt;/RecNum&gt;&lt;DisplayText&gt;(Sulistyo et al. 1995)&lt;/DisplayText&gt;&lt;record&gt;&lt;rec-number&gt;122&lt;/rec-number&gt;&lt;foreign-keys&gt;&lt;key app="EN" db-id="rtrewxeabr29tkerw09xe0dm52rp2wrwftzz" timestamp="0"&gt;122&lt;/key&gt;&lt;/foreign-keys&gt;&lt;ref-type name="Journal Article"&gt;17&lt;/ref-type&gt;&lt;contributors&gt;&lt;authors&gt;&lt;author&gt;Sulistyo, J.&lt;/author&gt;&lt;author&gt;Kamiyama, Y.&lt;/author&gt;&lt;author&gt;Yasui, T.&lt;/author&gt;&lt;/authors&gt;&lt;/contributors&gt;&lt;auth-address&gt;Inst Appl Biochem,Tsukuba,Ibaraki 305,Japan&amp;#xD;Seitoku Jr Coll Nutr,Katsushika Ku,Tokyo 124,Japan&lt;/auth-address&gt;&lt;titles&gt;&lt;title&gt;&lt;style face="normal" font="default" size="100%"&gt;Purification and some properties of &lt;/style&gt;&lt;style face="italic" font="default" size="100%"&gt;Aspergillus pulverulentus&lt;/style&gt;&lt;style face="normal" font="default" size="100%"&gt; beta-xylosidase with transxylosylation capacity&lt;/style&gt;&lt;/title&gt;&lt;secondary-title&gt;J Ferment Bioeng&lt;/secondary-title&gt;&lt;/titles&gt;&lt;pages&gt;17-22&lt;/pages&gt;&lt;volume&gt;79&lt;/volume&gt;&lt;number&gt;1&lt;/number&gt;&lt;keywords&gt;&lt;keyword&gt;beta-xylosidase&lt;/keyword&gt;&lt;keyword&gt;aspergillus pulverulentus&lt;/keyword&gt;&lt;keyword&gt;transxylosylation&lt;/keyword&gt;&lt;keyword&gt;niger&lt;/keyword&gt;&lt;/keywords&gt;&lt;dates&gt;&lt;year&gt;1995&lt;/year&gt;&lt;/dates&gt;&lt;isbn&gt;0922-338X&lt;/isbn&gt;&lt;accession-num&gt;WOS:A1995QF31200004&lt;/accession-num&gt;&lt;urls&gt;&lt;related-urls&gt;&lt;url&gt;&amp;lt;Go to ISI&amp;gt;://WOS:A1995QF31200004&lt;/url&gt;&lt;/related-urls&gt;&lt;/urls&gt;&lt;electronic-resource-num&gt;Doi 10.1016/0922-338x(95)92737-W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listyo et al. 199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1487CB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27A119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00236F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proofErr w:type="spellStart"/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ylII</w:t>
            </w:r>
            <w:proofErr w:type="spellEnd"/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4003321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A4809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2E595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CAF5E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CAA1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B22FF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5-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4E661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549B8D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8441393" w14:textId="77777777" w:rsidR="006527F5" w:rsidRPr="007029BF" w:rsidRDefault="0044285D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16AFCC97" w14:textId="7A15147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listyo&lt;/Author&gt;&lt;Year&gt;1995&lt;/Year&gt;&lt;RecNum&gt;122&lt;/RecNum&gt;&lt;DisplayText&gt;(Sulistyo et al. 1995)&lt;/DisplayText&gt;&lt;record&gt;&lt;rec-number&gt;122&lt;/rec-number&gt;&lt;foreign-keys&gt;&lt;key app="EN" db-id="rtrewxeabr29tkerw09xe0dm52rp2wrwftzz" timestamp="0"&gt;122&lt;/key&gt;&lt;/foreign-keys&gt;&lt;ref-type name="Journal Article"&gt;17&lt;/ref-type&gt;&lt;contributors&gt;&lt;authors&gt;&lt;author&gt;Sulistyo, J.&lt;/author&gt;&lt;author&gt;Kamiyama, Y.&lt;/author&gt;&lt;author&gt;Yasui, T.&lt;/author&gt;&lt;/authors&gt;&lt;/contributors&gt;&lt;auth-address&gt;Inst Appl Biochem,Tsukuba,Ibaraki 305,Japan&amp;#xD;Seitoku Jr Coll Nutr,Katsushika Ku,Tokyo 124,Japan&lt;/auth-address&gt;&lt;titles&gt;&lt;title&gt;&lt;style face="normal" font="default" size="100%"&gt;Purification and some properties of &lt;/style&gt;&lt;style face="italic" font="default" size="100%"&gt;Aspergillus pulverulentus&lt;/style&gt;&lt;style face="normal" font="default" size="100%"&gt; beta-xylosidase with transxylosylation capacity&lt;/style&gt;&lt;/title&gt;&lt;secondary-title&gt;J Ferment Bioeng&lt;/secondary-title&gt;&lt;/titles&gt;&lt;pages&gt;17-22&lt;/pages&gt;&lt;volume&gt;79&lt;/volume&gt;&lt;number&gt;1&lt;/number&gt;&lt;keywords&gt;&lt;keyword&gt;beta-xylosidase&lt;/keyword&gt;&lt;keyword&gt;aspergillus pulverulentus&lt;/keyword&gt;&lt;keyword&gt;transxylosylation&lt;/keyword&gt;&lt;keyword&gt;niger&lt;/keyword&gt;&lt;/keywords&gt;&lt;dates&gt;&lt;year&gt;1995&lt;/year&gt;&lt;/dates&gt;&lt;isbn&gt;0922-338X&lt;/isbn&gt;&lt;accession-num&gt;WOS:A1995QF31200004&lt;/accession-num&gt;&lt;urls&gt;&lt;related-urls&gt;&lt;url&gt;&amp;lt;Go to ISI&amp;gt;://WOS:A1995QF31200004&lt;/url&gt;&lt;/related-urls&gt;&lt;/urls&gt;&lt;electronic-resource-num&gt;Doi 10.1016/0922-338x(95)92737-W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listyo et al. 199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F989BC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4E4893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E70C0A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69B66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BB70D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E5CF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A54C16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8C569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E2FE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511D9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EA30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E4EEE5B" w14:textId="77777777" w:rsidR="006527F5" w:rsidRPr="007029BF" w:rsidRDefault="0044285D" w:rsidP="0044285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51AC8DD" w14:textId="0854DC1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yashi&lt;/Author&gt;&lt;Year&gt;2001&lt;/Year&gt;&lt;RecNum&gt;124&lt;/RecNum&gt;&lt;DisplayText&gt;(Hayashi et al. 2001)&lt;/DisplayText&gt;&lt;record&gt;&lt;rec-number&gt;124&lt;/rec-number&gt;&lt;foreign-keys&gt;&lt;key app="EN" db-id="rtrewxeabr29tkerw09xe0dm52rp2wrwftzz" timestamp="0"&gt;124&lt;/key&gt;&lt;/foreign-keys&gt;&lt;ref-type name="Journal Article"&gt;17&lt;/ref-type&gt;&lt;contributors&gt;&lt;authors&gt;&lt;author&gt;Hayashi, S.&lt;/author&gt;&lt;author&gt;Ohno, T.&lt;/author&gt;&lt;author&gt;Ito, M.&lt;/author&gt;&lt;author&gt;Yokoi, H.&lt;/author&gt;&lt;/authors&gt;&lt;/contributors&gt;&lt;auth-address&gt;Hayashi, S&amp;#xD;Miyazaki Univ, Fac Engn, Dept Appl Chem, Miyazaki 8892192, Japan&amp;#xD;Miyazaki Univ, Fac Engn, Dept Appl Chem, Miyazaki 8892192, Japan&amp;#xD;Miyazaki Univ, Fac Engn, Dept Appl Chem, Miyazaki 8892192, Japan&lt;/auth-address&gt;&lt;titles&gt;&lt;title&gt;&lt;style face="normal" font="default" size="100%"&gt;Purification and properties of the cell-associated ss-xylosidase from &lt;/style&gt;&lt;style face="italic" font="default" size="100%"&gt;Aureobasidium&lt;/style&gt;&lt;/title&gt;&lt;secondary-title&gt;J Ind Microbiol Biot&lt;/secondary-title&gt;&lt;/titles&gt;&lt;pages&gt;276-279&lt;/pages&gt;&lt;volume&gt;26&lt;/volume&gt;&lt;number&gt;5&lt;/number&gt;&lt;keywords&gt;&lt;keyword&gt;aureobasidium&lt;/keyword&gt;&lt;keyword&gt;p-nitrophenyl-ss-d-xyloside&lt;/keyword&gt;&lt;keyword&gt;ss-xylosidase&lt;/keyword&gt;&lt;keyword&gt;beta-xylosidase&lt;/keyword&gt;&lt;keyword&gt;enzymes&lt;/keyword&gt;&lt;keyword&gt;pullulans&lt;/keyword&gt;&lt;keyword&gt;glucosidase&lt;/keyword&gt;&lt;keyword&gt;temperature&lt;/keyword&gt;&lt;keyword&gt;xylan&lt;/keyword&gt;&lt;/keywords&gt;&lt;dates&gt;&lt;year&gt;2001&lt;/year&gt;&lt;pub-dates&gt;&lt;date&gt;May&lt;/date&gt;&lt;/pub-dates&gt;&lt;/dates&gt;&lt;isbn&gt;1367-5435&lt;/isbn&gt;&lt;accession-num&gt;WOS:000170320600004&lt;/accession-num&gt;&lt;urls&gt;&lt;related-urls&gt;&lt;url&gt;&amp;lt;Go to ISI&amp;gt;://WOS:000170320600004&lt;/url&gt;&lt;/related-urls&gt;&lt;/urls&gt;&lt;electronic-resource-num&gt;DOI 10.1038/sj.jim.700012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yash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26D29D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C9D04C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pullulans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ECDE85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4C5730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EB1D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D48A0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C1226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95202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A3668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-9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450F07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2601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D15CBB8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83541B6" w14:textId="2AE8624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obberstein&lt;/Author&gt;&lt;Year&gt;1991&lt;/Year&gt;&lt;RecNum&gt;125&lt;/RecNum&gt;&lt;DisplayText&gt;(Dobberstein &amp;amp; Emeis 1991)&lt;/DisplayText&gt;&lt;record&gt;&lt;rec-number&gt;125&lt;/rec-number&gt;&lt;foreign-keys&gt;&lt;key app="EN" db-id="rtrewxeabr29tkerw09xe0dm52rp2wrwftzz" timestamp="0"&gt;125&lt;/key&gt;&lt;/foreign-keys&gt;&lt;ref-type name="Journal Article"&gt;17&lt;/ref-type&gt;&lt;contributors&gt;&lt;authors&gt;&lt;author&gt;Dobberstein, J.&lt;/author&gt;&lt;author&gt;Emeis, C. C.&lt;/author&gt;&lt;/authors&gt;&lt;/contributors&gt;&lt;auth-address&gt;Dobberstein, J&amp;#xD;Rhein Westfal Th Aachen,Inst Biol Mikrobiol 4,Worringer Weg,W-5100 Aachen,Germany&amp;#xD;Rhein Westfal Th Aachen,Inst Biol Mikrobiol 4,Worringer Weg,W-5100 Aachen,Germany&lt;/auth-address&gt;&lt;titles&gt;&lt;title&gt;&lt;style face="normal" font="default" size="100%"&gt;Purification and characterization of beta-xylosidase from &lt;/style&gt;&lt;style face="italic" font="default" size="100%"&gt;Aureobasidium pullulans&lt;/style&gt;&lt;/title&gt;&lt;secondary-title&gt;Appl Microbiol Biot&lt;/secondary-title&gt;&lt;/titles&gt;&lt;pages&gt;210-215&lt;/pages&gt;&lt;volume&gt;35&lt;/volume&gt;&lt;number&gt;2&lt;/number&gt;&lt;keywords&gt;&lt;keyword&gt;clostridium-acetobutylicum atcc-824&lt;/keyword&gt;&lt;keyword&gt;penicillium-wortmanni ifo-7237&lt;/keyword&gt;&lt;keyword&gt;microbial xylanolytic systems&lt;/keyword&gt;&lt;keyword&gt;polyacrylamide gels&lt;/keyword&gt;&lt;keyword&gt;trichoderma-viride&lt;/keyword&gt;&lt;keyword&gt;xylanase&lt;/keyword&gt;&lt;keyword&gt;proteins&lt;/keyword&gt;&lt;keyword&gt;nitrocellulose&lt;/keyword&gt;&lt;keyword&gt;cells&lt;/keyword&gt;&lt;/keywords&gt;&lt;dates&gt;&lt;year&gt;1991&lt;/year&gt;&lt;pub-dates&gt;&lt;date&gt;May&lt;/date&gt;&lt;/pub-dates&gt;&lt;/dates&gt;&lt;isbn&gt;0175-7598&lt;/isbn&gt;&lt;accession-num&gt;WOS:A1991FN41000013&lt;/accession-num&gt;&lt;urls&gt;&lt;related-urls&gt;&lt;url&gt;&amp;lt;Go to ISI&amp;gt;://WOS:A1991FN4100001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obberstein &amp; Emeis 199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7DF13F4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26A8F4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haetomon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ellulolytic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4D0854A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nase 3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3A3DE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AE5E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66D01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4975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023AD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C504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84521F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35448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9926DD8" w14:textId="77777777" w:rsidR="006527F5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618CD4E7" w14:textId="77777777" w:rsidR="004E79B7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  <w:p w14:paraId="72D08F29" w14:textId="77777777" w:rsidR="004E79B7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61111A7" w14:textId="19E9A43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83DBDA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40D3AC6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A94B48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65DF009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725FD9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7D684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1787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EAB7E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1F25C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F9CE1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65018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0F98850" w14:textId="77777777" w:rsidR="006527F5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5FEF5C46" w14:textId="77777777" w:rsidR="004E79B7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CB3C2E4" w14:textId="77777777" w:rsidR="004E79B7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1748A063" w14:textId="6335064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BB722D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3A242C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roliferat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12E9B214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A61698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61B409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E895F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1C0D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5153E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D0D09E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41D1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03ECD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1A1E758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B3502BE" w14:textId="573F70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2003&lt;/Year&gt;&lt;RecNum&gt;118&lt;/RecNum&gt;&lt;DisplayText&gt;(Saha 2003)&lt;/DisplayText&gt;&lt;record&gt;&lt;rec-number&gt;118&lt;/rec-number&gt;&lt;foreign-keys&gt;&lt;key app="EN" db-id="rtrewxeabr29tkerw09xe0dm52rp2wrwftzz" timestamp="0"&gt;118&lt;/key&gt;&lt;/foreign-keys&gt;&lt;ref-type name="Journal Article"&gt;17&lt;/ref-type&gt;&lt;contributors&gt;&lt;authors&gt;&lt;author&gt;Saha, B. C.&lt;/author&gt;&lt;/authors&gt;&lt;/contributors&gt;&lt;auth-address&gt;Saha, BC&amp;#xD;USDA ARS, Natl Ctr Agr Utilizat Res, Fermentat Biotechnol Res Unit, Peoria, IL 61604 USA&amp;#xD;USDA ARS, Natl Ctr Agr Utilizat Res, Fermentat Biotechnol Res Unit, Peoria, IL 61604 USA&amp;#xD;USDA ARS, Natl Ctr Agr Utilizat Res, Fermentat Biotechnol Res Unit, Peoria, IL 61604 USA&lt;/auth-address&gt;&lt;titles&gt;&lt;title&gt;&lt;style face="normal" font="default" size="100%"&gt;Purification and properties of an extracellular beta-xylosidase from a newly isolated&lt;/style&gt;&lt;style face="italic" font="default" size="100%"&gt; Fusarium proliferatum&lt;/style&gt;&lt;/title&gt;&lt;secondary-title&gt;Bioresource Technol&lt;/secondary-title&gt;&lt;/titles&gt;&lt;pages&gt;33-38&lt;/pages&gt;&lt;volume&gt;90&lt;/volume&gt;&lt;number&gt;1&lt;/number&gt;&lt;keywords&gt;&lt;keyword&gt;beta-xylosidase&lt;/keyword&gt;&lt;keyword&gt;fusarium proliferatum&lt;/keyword&gt;&lt;keyword&gt;xylobiose&lt;/keyword&gt;&lt;keyword&gt;xylooligosaccharides&lt;/keyword&gt;&lt;keyword&gt;xylan&lt;/keyword&gt;&lt;keyword&gt;corn fiber&lt;/keyword&gt;&lt;keyword&gt;trichoderma-reesei&lt;/keyword&gt;&lt;keyword&gt;maize bran&lt;/keyword&gt;&lt;keyword&gt;xylans&lt;/keyword&gt;&lt;keyword&gt;aureobasidium&lt;/keyword&gt;&lt;keyword&gt;hydrolysis&lt;/keyword&gt;&lt;keyword&gt;sugar&lt;/keyword&gt;&lt;keyword&gt;acid&lt;/keyword&gt;&lt;/keywords&gt;&lt;dates&gt;&lt;year&gt;2003&lt;/year&gt;&lt;pub-dates&gt;&lt;date&gt;Oct&lt;/date&gt;&lt;/pub-dates&gt;&lt;/dates&gt;&lt;isbn&gt;0960-8524&lt;/isbn&gt;&lt;accession-num&gt;WOS:000184652000005&lt;/accession-num&gt;&lt;urls&gt;&lt;related-urls&gt;&lt;url&gt;&amp;lt;Go to ISI&amp;gt;://WOS:000184652000005&lt;/url&gt;&lt;/related-urls&gt;&lt;/urls&gt;&lt;electronic-resource-num&gt;10.1016/S0960-8524(03)00098-1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200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AC4EA6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BBF861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vercillioide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D87015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F4BEF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2EF9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81570D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996D1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9EB57F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99B3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7829F1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91E51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B2110C6" w14:textId="77777777" w:rsidR="006527F5" w:rsidRPr="007029BF" w:rsidRDefault="004E79B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E8D38B3" w14:textId="4A0638C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2001&lt;/Year&gt;&lt;RecNum&gt;120&lt;/RecNum&gt;&lt;DisplayText&gt;(Saha 2001)&lt;/DisplayText&gt;&lt;record&gt;&lt;rec-number&gt;120&lt;/rec-number&gt;&lt;foreign-keys&gt;&lt;key app="EN" db-id="rtrewxeabr29tkerw09xe0dm52rp2wrwftzz" timestamp="0"&gt;120&lt;/key&gt;&lt;/foreign-keys&gt;&lt;ref-type name="Journal Article"&gt;17&lt;/ref-type&gt;&lt;contributors&gt;&lt;authors&gt;&lt;author&gt;Saha, B. C.&lt;/author&gt;&lt;/authors&gt;&lt;/contributors&gt;&lt;auth-address&gt;Saha, BC&amp;#xD;USDA ARS, Natl Ctr Agr Utilizat Res, Fermentat Biotechnol Res Unit, 1815 N Univ St, Peoria, IL 61604 USA&amp;#xD;USDA ARS, Natl Ctr Agr Utilizat Res, Fermentat Biotechnol Res Unit, 1815 N Univ St, Peoria, IL 61604 USA&amp;#xD;USDA ARS, Natl Ctr Agr Utilizat Res, Fermentat Biotechnol Res Unit, Peoria, IL 61604 USA&lt;/auth-address&gt;&lt;titles&gt;&lt;title&gt;&lt;style face="normal" font="default" size="100%"&gt;Purification and characterization of an extracellular beta-xylosidase from a newly isolated &lt;/style&gt;&lt;style face="italic" font="default" size="100%"&gt;Fusarium verticillioides&lt;/style&gt;&lt;/title&gt;&lt;secondary-title&gt;J Ind Microbiol Biot&lt;/secondary-title&gt;&lt;/titles&gt;&lt;pages&gt;241-245&lt;/pages&gt;&lt;volume&gt;27&lt;/volume&gt;&lt;number&gt;4&lt;/number&gt;&lt;keywords&gt;&lt;keyword&gt;beta-xylosidase&lt;/keyword&gt;&lt;keyword&gt;fusarium verticillioides&lt;/keyword&gt;&lt;keyword&gt;xylobiose&lt;/keyword&gt;&lt;keyword&gt;xylooligosaccharides&lt;/keyword&gt;&lt;keyword&gt;xylan&lt;/keyword&gt;&lt;keyword&gt;maize bran&lt;/keyword&gt;&lt;keyword&gt;xylanases&lt;/keyword&gt;&lt;keyword&gt;fiber&lt;/keyword&gt;&lt;/keywords&gt;&lt;dates&gt;&lt;year&gt;2001&lt;/year&gt;&lt;pub-dates&gt;&lt;date&gt;Oct&lt;/date&gt;&lt;/pub-dates&gt;&lt;/dates&gt;&lt;isbn&gt;1367-5435&lt;/isbn&gt;&lt;accession-num&gt;WOS:000171716700009&lt;/accession-num&gt;&lt;urls&gt;&lt;related-urls&gt;&lt;url&gt;&amp;lt;Go to ISI&amp;gt;://WOS:000171716700009&lt;/url&gt;&lt;/related-urls&gt;&lt;/urls&gt;&lt;electronic-resource-num&gt;DOI 10.1038/sj.jim.7000184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B4EE12E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F61D7F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77A741C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66932C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19A0C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3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D391C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04554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848F4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C6FC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9D73E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174591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78A44BD" w14:textId="77777777" w:rsidR="006527F5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E7BAC6C" w14:textId="77777777" w:rsidR="00BA5487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49929A0E" w14:textId="77777777" w:rsidR="00BA5487" w:rsidRPr="007029BF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182CD75E" w14:textId="6721E9E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5229DDD" w14:textId="77777777" w:rsidTr="004F5D61">
        <w:tc>
          <w:tcPr>
            <w:tcW w:w="2875" w:type="dxa"/>
          </w:tcPr>
          <w:p w14:paraId="6C2165B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849278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296" w:type="dxa"/>
          </w:tcPr>
          <w:p w14:paraId="097E49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CD582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008" w:type="dxa"/>
          </w:tcPr>
          <w:p w14:paraId="35F1815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CFB24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9C613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5EE485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FD8F91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41D89F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2E5C87AE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ECDF2E2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2DEB8552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F665DA0" w14:textId="1B16A3A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E40AEE9" w14:textId="77777777" w:rsidTr="004F5D61">
        <w:tc>
          <w:tcPr>
            <w:tcW w:w="2875" w:type="dxa"/>
          </w:tcPr>
          <w:p w14:paraId="2C0EFFD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67A1C7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296" w:type="dxa"/>
          </w:tcPr>
          <w:p w14:paraId="25A406D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0A7ED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</w:tcPr>
          <w:p w14:paraId="6559CC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1090E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37361B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4C79A95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26236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3CE44D3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1D7337EF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8359673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AD9B6AE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D42298C" w14:textId="30F8033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7E01799" w14:textId="77777777" w:rsidTr="004F5D61">
        <w:tc>
          <w:tcPr>
            <w:tcW w:w="2875" w:type="dxa"/>
          </w:tcPr>
          <w:p w14:paraId="0282EC5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73B0F12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296" w:type="dxa"/>
          </w:tcPr>
          <w:p w14:paraId="662096E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B49E0C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1</w:t>
            </w:r>
          </w:p>
        </w:tc>
        <w:tc>
          <w:tcPr>
            <w:tcW w:w="1008" w:type="dxa"/>
          </w:tcPr>
          <w:p w14:paraId="2C41095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610EA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20CDF9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22EB70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3D51C3C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04D17C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73B311D9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7C0AC0A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7594DF5C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6B49C38E" w14:textId="7A472C1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582ACB3" w14:textId="77777777" w:rsidTr="004F5D61">
        <w:tc>
          <w:tcPr>
            <w:tcW w:w="2875" w:type="dxa"/>
          </w:tcPr>
          <w:p w14:paraId="3AF6098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BD905D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296" w:type="dxa"/>
          </w:tcPr>
          <w:p w14:paraId="1FC1FB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FEC446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</w:tcPr>
          <w:p w14:paraId="56088E5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14A5E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D09D16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3CB27B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263FD5A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79F4EC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4432C200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A495BEE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1B58A2D0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326AC7E0" w14:textId="2F51F89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8891F0C" w14:textId="77777777" w:rsidTr="004F5D61">
        <w:tc>
          <w:tcPr>
            <w:tcW w:w="2875" w:type="dxa"/>
          </w:tcPr>
          <w:p w14:paraId="41281E1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3B16B0F2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296" w:type="dxa"/>
          </w:tcPr>
          <w:p w14:paraId="708EF8E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7F05AB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1008" w:type="dxa"/>
          </w:tcPr>
          <w:p w14:paraId="1AD5D8C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8EB300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9D4F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5B06C4B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2DB4852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0165149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1DD4B702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47D97C1" w14:textId="77777777" w:rsidR="00BA5487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13385CA" w14:textId="77777777" w:rsidR="006527F5" w:rsidRPr="007029BF" w:rsidRDefault="00BA5487" w:rsidP="00BA548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1031" w:type="dxa"/>
          </w:tcPr>
          <w:p w14:paraId="10A08132" w14:textId="3548FA2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A08C6B8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F78FEE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FD8B5C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57C2211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D7BE6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9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53E7F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3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9AFEF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D822DE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628AF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1DF73C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46A02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1E4FA04" w14:textId="77777777" w:rsidR="006527F5" w:rsidRPr="007029BF" w:rsidRDefault="00BA548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68582ED0" w14:textId="52F983B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Iembo&lt;/Author&gt;&lt;Year&gt;2006&lt;/Year&gt;&lt;RecNum&gt;94&lt;/RecNum&gt;&lt;DisplayText&gt;(Iembo et al. 2006)&lt;/DisplayText&gt;&lt;record&gt;&lt;rec-number&gt;94&lt;/rec-number&gt;&lt;foreign-keys&gt;&lt;key app="EN" db-id="rtrewxeabr29tkerw09xe0dm52rp2wrwftzz" timestamp="0"&gt;94&lt;/key&gt;&lt;/foreign-keys&gt;&lt;ref-type name="Journal Article"&gt;17&lt;/ref-type&gt;&lt;contributors&gt;&lt;authors&gt;&lt;author&gt;Iembo, T.&lt;/author&gt;&lt;author&gt;Azevedo, M. O.&lt;/author&gt;&lt;author&gt;Bloch, C.&lt;/author&gt;&lt;author&gt;Filho, E. X. F.&lt;/author&gt;&lt;/authors&gt;&lt;/contributors&gt;&lt;auth-address&gt;Filho, EXF&amp;#xD;Univ Brasilia, Dept Biol Celular, Lab Enzimol, Brasilia, DF, Brazil&amp;#xD;Univ Brasilia, Dept Biol Celular, Lab Enzimol, Brasilia, DF, Brazil&amp;#xD;Univ Brasilia, Dept Biol Celular, Lab Enzimol, Brasilia, DF, Brazil&amp;#xD;Univ Brasilia, Dept Biol Celular, Mol Biol Lab, Brasilia, DF, Brazil&amp;#xD;EMBRAPA, Lab Espectrometria Massa, Brasilia, DF, Brazil&lt;/auth-address&gt;&lt;titles&gt;&lt;title&gt;&lt;style face="normal" font="default" size="100%"&gt;Purification and partial characterization omicron f a new beta-xylosidase from &lt;/style&gt;&lt;style face="italic" font="default" size="100%"&gt;Humicola grisea var. thermoidea&lt;/style&gt;&lt;/title&gt;&lt;secondary-title&gt;World J Microb Biot&lt;/secondary-title&gt;&lt;/titles&gt;&lt;pages&gt;475-479&lt;/pages&gt;&lt;volume&gt;22&lt;/volume&gt;&lt;number&gt;5&lt;/number&gt;&lt;keywords&gt;&lt;keyword&gt;characterization&lt;/keyword&gt;&lt;keyword&gt;chemical modification&lt;/keyword&gt;&lt;keyword&gt;humicola grisea&lt;/keyword&gt;&lt;keyword&gt;purification&lt;/keyword&gt;&lt;keyword&gt;beta-xylosidase&lt;/keyword&gt;&lt;keyword&gt;trichoderma-harzianum strains&lt;/keyword&gt;&lt;keyword&gt;xylanase&lt;/keyword&gt;&lt;keyword&gt;proteins&lt;/keyword&gt;&lt;/keywords&gt;&lt;dates&gt;&lt;year&gt;2006&lt;/year&gt;&lt;pub-dates&gt;&lt;date&gt;May&lt;/date&gt;&lt;/pub-dates&gt;&lt;/dates&gt;&lt;isbn&gt;0959-3993&lt;/isbn&gt;&lt;accession-num&gt;WOS:000237468600010&lt;/accession-num&gt;&lt;urls&gt;&lt;related-urls&gt;&lt;url&gt;&amp;lt;Go to ISI&amp;gt;://WOS:000237468600010&lt;/url&gt;&lt;/related-urls&gt;&lt;/urls&gt;&lt;electronic-resource-num&gt;10.1007/s11274-005-9059-3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Iembo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EED2362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DBC3C8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96C313D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6A9AB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61AC7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C648E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8B15CA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73B55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A4213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3F999C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98C6D0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B3ED524" w14:textId="77777777" w:rsidR="006527F5" w:rsidRPr="007029BF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483CA1A" w14:textId="4924A40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90&lt;/Year&gt;&lt;RecNum&gt;112&lt;/RecNum&gt;&lt;DisplayText&gt;(Hebraud &amp;amp; Fevre 1990)&lt;/DisplayText&gt;&lt;record&gt;&lt;rec-number&gt;112&lt;/rec-number&gt;&lt;foreign-keys&gt;&lt;key app="EN" db-id="rtrewxeabr29tkerw09xe0dm52rp2wrwftzz" timestamp="0"&gt;112&lt;/key&gt;&lt;/foreign-keys&gt;&lt;ref-type name="Journal Article"&gt;17&lt;/ref-type&gt;&lt;contributors&gt;&lt;authors&gt;&lt;author&gt;Hebraud, M.&lt;/author&gt;&lt;author&gt;Fevre, M.&lt;/author&gt;&lt;/authors&gt;&lt;/contributors&gt;&lt;auth-address&gt;Univ Lyon 1,Cnrs,Umr 106,Biol Cellulaire Fong,F-69365 Lyons 2,France&lt;/auth-address&gt;&lt;titles&gt;&lt;title&gt;&lt;style face="normal" font="default" size="100%"&gt;Purification and characterization of an extracellular beta-xylosidase from the rumen anaerobic fungus &lt;/style&gt;&lt;style face="italic" font="default" size="100%"&gt;Neocallimastix frontalis&lt;/style&gt;&lt;/title&gt;&lt;secondary-title&gt;FEMS Microbiol Lett&lt;/secondary-title&gt;&lt;/titles&gt;&lt;pages&gt;11-16&lt;/pages&gt;&lt;volume&gt;72&lt;/volume&gt;&lt;number&gt;1-2&lt;/number&gt;&lt;dates&gt;&lt;year&gt;1990&lt;/year&gt;&lt;pub-dates&gt;&lt;date&gt;Oct&lt;/date&gt;&lt;/pub-dates&gt;&lt;/dates&gt;&lt;isbn&gt;0378-1097&lt;/isbn&gt;&lt;accession-num&gt;WOS:A1990EH38400003&lt;/accession-num&gt;&lt;urls&gt;&lt;related-urls&gt;&lt;url&gt;&amp;lt;Go to ISI&amp;gt;://WOS:A1990EH38400003&lt;/url&gt;&lt;/related-urls&gt;&lt;/urls&gt;&lt;electronic-resource-num&gt;DOI 10.1111/j.1574-6968.1990.tb03853.x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9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3125A3B" w14:textId="77777777" w:rsidTr="004F5D61">
        <w:tc>
          <w:tcPr>
            <w:tcW w:w="2875" w:type="dxa"/>
            <w:shd w:val="clear" w:color="auto" w:fill="F2F2F2" w:themeFill="background1" w:themeFillShade="F2"/>
          </w:tcPr>
          <w:p w14:paraId="2A733B92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shd w:val="clear" w:color="auto" w:fill="F2F2F2" w:themeFill="background1" w:themeFillShade="F2"/>
          </w:tcPr>
          <w:p w14:paraId="21C12922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shd w:val="clear" w:color="auto" w:fill="F2F2F2" w:themeFill="background1" w:themeFillShade="F2"/>
          </w:tcPr>
          <w:p w14:paraId="0A53AFB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478868A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5722B2F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69389C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BE059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28CC6D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45984AA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7E73F8F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shd w:val="clear" w:color="auto" w:fill="F2F2F2" w:themeFill="background1" w:themeFillShade="F2"/>
          </w:tcPr>
          <w:p w14:paraId="422262C9" w14:textId="77777777" w:rsidR="006527F5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C349110" w14:textId="77777777" w:rsidR="00A90927" w:rsidRPr="007029BF" w:rsidRDefault="00A90927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shd w:val="clear" w:color="auto" w:fill="F2F2F2" w:themeFill="background1" w:themeFillShade="F2"/>
          </w:tcPr>
          <w:p w14:paraId="47ADD6B3" w14:textId="1E70445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rcia-Campayo&lt;/Author&gt;&lt;Year&gt;1993&lt;/Year&gt;&lt;RecNum&gt;113&lt;/RecNum&gt;&lt;DisplayText&gt;(Garcia-Campayo &amp;amp; Wood 1993)&lt;/DisplayText&gt;&lt;record&gt;&lt;rec-number&gt;113&lt;/rec-number&gt;&lt;foreign-keys&gt;&lt;key app="EN" db-id="rtrewxeabr29tkerw09xe0dm52rp2wrwftzz" timestamp="0"&gt;113&lt;/key&gt;&lt;/foreign-keys&gt;&lt;ref-type name="Journal Article"&gt;17&lt;/ref-type&gt;&lt;contributors&gt;&lt;authors&gt;&lt;author&gt;Garcia-Campayo, V.&lt;/author&gt;&lt;author&gt;Wood, T. M.&lt;/author&gt;&lt;/authors&gt;&lt;/contributors&gt;&lt;auth-address&gt;Rowett Res Inst,Greenburn Rd,Bucksburn Ab2 9sb,Aberdeen,Scotland&lt;/auth-address&gt;&lt;titles&gt;&lt;title&gt;&lt;style face="normal" font="default" size="100%"&gt;Purification and characterization of a beta-D-xylosidase from the anaerobic rumen fungus &lt;/style&gt;&lt;style face="italic" font="default" size="100%"&gt;Neocallimastix frontalis&lt;/style&gt;&lt;/title&gt;&lt;secondary-title&gt;Carbohyd Res&lt;/secondary-title&gt;&lt;alt-title&gt;Carbohyd Res&lt;/alt-title&gt;&lt;/titles&gt;&lt;pages&gt;229-245&lt;/pages&gt;&lt;volume&gt;242&lt;/volume&gt;&lt;keywords&gt;&lt;keyword&gt;aspergillus-niger&lt;/keyword&gt;&lt;keyword&gt;glucosidase&lt;/keyword&gt;&lt;keyword&gt;hydrolysis&lt;/keyword&gt;&lt;keyword&gt;protein&lt;/keyword&gt;&lt;/keywords&gt;&lt;dates&gt;&lt;year&gt;1993&lt;/year&gt;&lt;pub-dates&gt;&lt;date&gt;Apr 7&lt;/date&gt;&lt;/pub-dates&gt;&lt;/dates&gt;&lt;isbn&gt;0008-6215&lt;/isbn&gt;&lt;accession-num&gt;WOS:A1993KX48700021&lt;/accession-num&gt;&lt;urls&gt;&lt;related-urls&gt;&lt;url&gt;&amp;lt;Go to ISI&amp;gt;://WOS:A1993KX48700021&lt;/url&gt;&lt;/related-urls&gt;&lt;/urls&gt;&lt;electronic-resource-num&gt;Doi 10.1016/0008-6215(93)80037-F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(Garcia-Campayo </w:t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lastRenderedPageBreak/>
              <w:t>&amp; Wood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3A74" w:rsidRPr="007029BF" w14:paraId="2B5CDE4F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21C7508" w14:textId="77777777" w:rsidR="00613A74" w:rsidRPr="007029BF" w:rsidRDefault="00613A74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8C28774" w14:textId="77777777" w:rsidR="00613A74" w:rsidRPr="007029BF" w:rsidRDefault="00613A74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D334ED" w14:textId="77777777" w:rsidR="00613A74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6A21C06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419E74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0CB35A4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ED57EB0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F6A02E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0FF0188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1EAAA87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29CDB02" w14:textId="77777777" w:rsidR="00613A74" w:rsidRDefault="00613A74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68A86AA" w14:textId="2EC22C48" w:rsidR="00613A74" w:rsidRPr="007029BF" w:rsidRDefault="00613A74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15017EB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4C9392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atriciar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6A2F080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296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3F13C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89AEC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7BB2B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683F77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FB85F2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F2812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F68C07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0AC6B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5-6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AF5CF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F8EB8B1" w14:textId="778EC807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1994&lt;/Year&gt;&lt;RecNum&gt;126&lt;/RecNum&gt;&lt;DisplayText&gt;(Zhu et al. 1994)&lt;/DisplayText&gt;&lt;record&gt;&lt;rec-number&gt;126&lt;/rec-number&gt;&lt;foreign-keys&gt;&lt;key app="EN" db-id="rtrewxeabr29tkerw09xe0dm52rp2wrwftzz" timestamp="0"&gt;126&lt;/key&gt;&lt;/foreign-keys&gt;&lt;ref-type name="Journal Article"&gt;17&lt;/ref-type&gt;&lt;contributors&gt;&lt;authors&gt;&lt;author&gt;Zhu, H.&lt;/author&gt;&lt;author&gt;Cheng, K. J.&lt;/author&gt;&lt;author&gt;Forsberg, C. W.&lt;/author&gt;&lt;/authors&gt;&lt;/contributors&gt;&lt;auth-address&gt;Univ Guelph,Dept Microbiol,Guelph N1g 2w1,on,Canada&amp;#xD;Agr &amp;amp; Agricfood Canada,Res Stn,Lethbridge T1j 4b1,Ab,Canada&lt;/auth-address&gt;&lt;titles&gt;&lt;title&gt;&lt;style face="normal" font="default" size="100%"&gt;A truncated beta-xylosidase from the anaerobifungus &lt;/style&gt;&lt;style face="italic" font="default" size="100%"&gt;Neocallimastix patriciarum&lt;/style&gt;&lt;style face="normal" font="default" size="100%"&gt; 27&lt;/style&gt;&lt;/title&gt;&lt;secondary-title&gt;Can J Microbiol&lt;/secondary-title&gt;&lt;alt-title&gt;Can J Microbiol&lt;/alt-title&gt;&lt;/titles&gt;&lt;pages&gt;484-490&lt;/pages&gt;&lt;volume&gt;40&lt;/volume&gt;&lt;number&gt;6&lt;/number&gt;&lt;keywords&gt;&lt;keyword&gt;neocallimastix&lt;/keyword&gt;&lt;keyword&gt;patriciarum&lt;/keyword&gt;&lt;keyword&gt;glycosidase&lt;/keyword&gt;&lt;keyword&gt;rumen fungi&lt;/keyword&gt;&lt;keyword&gt;purification&lt;/keyword&gt;&lt;keyword&gt;frontalis&lt;/keyword&gt;&lt;keyword&gt;xylanase&lt;/keyword&gt;&lt;keyword&gt;fermentation&lt;/keyword&gt;&lt;keyword&gt;enzymes&lt;/keyword&gt;&lt;keyword&gt;strain&lt;/keyword&gt;&lt;keyword&gt;gene&lt;/keyword&gt;&lt;/keywords&gt;&lt;dates&gt;&lt;year&gt;1994&lt;/year&gt;&lt;pub-dates&gt;&lt;date&gt;Jun&lt;/date&gt;&lt;/pub-dates&gt;&lt;/dates&gt;&lt;isbn&gt;0008-4166&lt;/isbn&gt;&lt;accession-num&gt;WOS:A1994NT02800010&lt;/accession-num&gt;&lt;urls&gt;&lt;related-urls&gt;&lt;url&gt;&amp;lt;Go to ISI&amp;gt;://WOS:A1994NT0280001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u et al. 199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A53FE1C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8B2865D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3D9582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296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417BD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DBEDF6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E8DFC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0.13 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81F01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8836F6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55675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0F9A9D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4F4FCF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5-4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5994634" w14:textId="77777777" w:rsidR="00431930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42714C0" w14:textId="00A58CA3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u&lt;/Author&gt;&lt;Year&gt;1994&lt;/Year&gt;&lt;RecNum&gt;126&lt;/RecNum&gt;&lt;DisplayText&gt;(Zhu et al. 1994)&lt;/DisplayText&gt;&lt;record&gt;&lt;rec-number&gt;126&lt;/rec-number&gt;&lt;foreign-keys&gt;&lt;key app="EN" db-id="rtrewxeabr29tkerw09xe0dm52rp2wrwftzz" timestamp="0"&gt;126&lt;/key&gt;&lt;/foreign-keys&gt;&lt;ref-type name="Journal Article"&gt;17&lt;/ref-type&gt;&lt;contributors&gt;&lt;authors&gt;&lt;author&gt;Zhu, H.&lt;/author&gt;&lt;author&gt;Cheng, K. J.&lt;/author&gt;&lt;author&gt;Forsberg, C. W.&lt;/author&gt;&lt;/authors&gt;&lt;/contributors&gt;&lt;auth-address&gt;Univ Guelph,Dept Microbiol,Guelph N1g 2w1,on,Canada&amp;#xD;Agr &amp;amp; Agricfood Canada,Res Stn,Lethbridge T1j 4b1,Ab,Canada&lt;/auth-address&gt;&lt;titles&gt;&lt;title&gt;&lt;style face="normal" font="default" size="100%"&gt;A truncated beta-xylosidase from the anaerobifungus &lt;/style&gt;&lt;style face="italic" font="default" size="100%"&gt;Neocallimastix patriciarum&lt;/style&gt;&lt;style face="normal" font="default" size="100%"&gt; 27&lt;/style&gt;&lt;/title&gt;&lt;secondary-title&gt;Can J Microbiol&lt;/secondary-title&gt;&lt;alt-title&gt;Can J Microbiol&lt;/alt-title&gt;&lt;/titles&gt;&lt;pages&gt;484-490&lt;/pages&gt;&lt;volume&gt;40&lt;/volume&gt;&lt;number&gt;6&lt;/number&gt;&lt;keywords&gt;&lt;keyword&gt;neocallimastix&lt;/keyword&gt;&lt;keyword&gt;patriciarum&lt;/keyword&gt;&lt;keyword&gt;glycosidase&lt;/keyword&gt;&lt;keyword&gt;rumen fungi&lt;/keyword&gt;&lt;keyword&gt;purification&lt;/keyword&gt;&lt;keyword&gt;frontalis&lt;/keyword&gt;&lt;keyword&gt;xylanase&lt;/keyword&gt;&lt;keyword&gt;fermentation&lt;/keyword&gt;&lt;keyword&gt;enzymes&lt;/keyword&gt;&lt;keyword&gt;strain&lt;/keyword&gt;&lt;keyword&gt;gene&lt;/keyword&gt;&lt;/keywords&gt;&lt;dates&gt;&lt;year&gt;1994&lt;/year&gt;&lt;pub-dates&gt;&lt;date&gt;Jun&lt;/date&gt;&lt;/pub-dates&gt;&lt;/dates&gt;&lt;isbn&gt;0008-4166&lt;/isbn&gt;&lt;accession-num&gt;WOS:A1994NT02800010&lt;/accession-num&gt;&lt;urls&gt;&lt;related-urls&gt;&lt;url&gt;&amp;lt;Go to ISI&amp;gt;://WOS:A1994NT0280001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u et al. 199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8730F8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3487BC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Neurospor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rassa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0EC026BB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7C9A8D5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2CC59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0A588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84A5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BEBED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AB591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8619F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9F87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22C0AFF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</w:t>
            </w:r>
            <w:r w:rsidR="00C542D0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ol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6EAE86B7" w14:textId="4251E68F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eshpande&lt;/Author&gt;&lt;Year&gt;1986&lt;/Year&gt;&lt;RecNum&gt;100&lt;/RecNum&gt;&lt;DisplayText&gt;(Deshpande et al. 1986)&lt;/DisplayText&gt;&lt;record&gt;&lt;rec-number&gt;100&lt;/rec-number&gt;&lt;foreign-keys&gt;&lt;key app="EN" db-id="rtrewxeabr29tkerw09xe0dm52rp2wrwftzz" timestamp="0"&gt;100&lt;/key&gt;&lt;/foreign-keys&gt;&lt;ref-type name="Journal Article"&gt;17&lt;/ref-type&gt;&lt;contributors&gt;&lt;authors&gt;&lt;author&gt;Deshpande, V.&lt;/author&gt;&lt;author&gt;Lachke, A.&lt;/author&gt;&lt;author&gt;Mishra, C.&lt;/author&gt;&lt;author&gt;Keskar, S.&lt;/author&gt;&lt;author&gt;Rao, M.&lt;/author&gt;&lt;/authors&gt;&lt;/contributors&gt;&lt;auth-address&gt;Natl Chem Lab,Div Biochem,Poona 411008,Maharashtra,India&lt;/auth-address&gt;&lt;titles&gt;&lt;title&gt;&lt;style face="normal" font="default" size="100%"&gt;Mode of action and properties of xylanase and beta-xylosidase from &lt;/style&gt;&lt;style face="italic" font="default" size="100%"&gt;Neurospora crassa&lt;/style&gt;&lt;/title&gt;&lt;secondary-title&gt;Biotechnol Bioeng&lt;/secondary-title&gt;&lt;/titles&gt;&lt;pages&gt;1832-1837&lt;/pages&gt;&lt;volume&gt;28&lt;/volume&gt;&lt;number&gt;12&lt;/number&gt;&lt;dates&gt;&lt;year&gt;1986&lt;/year&gt;&lt;pub-dates&gt;&lt;date&gt;Dec&lt;/date&gt;&lt;/pub-dates&gt;&lt;/dates&gt;&lt;isbn&gt;0006-3592&lt;/isbn&gt;&lt;accession-num&gt;WOS:A1986F232000009&lt;/accession-num&gt;&lt;urls&gt;&lt;related-urls&gt;&lt;url&gt;&amp;lt;Go to ISI&amp;gt;://WOS:A1986F232000009&lt;/url&gt;&lt;/related-urls&gt;&lt;/urls&gt;&lt;electronic-resource-num&gt;DOI 10.1002/bit.26028121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eshpande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1C84897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1274798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wortmanni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4AF269BC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50CF31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9CA5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F74599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D9E7B8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F4E8C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593810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6C89A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8EAF80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9398D76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FF4EA2A" w14:textId="6A08CC32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E37BECE" w14:textId="77777777" w:rsidTr="004F5D61">
        <w:tc>
          <w:tcPr>
            <w:tcW w:w="2875" w:type="dxa"/>
          </w:tcPr>
          <w:p w14:paraId="0B95A1F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67299A2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296" w:type="dxa"/>
          </w:tcPr>
          <w:p w14:paraId="757C91B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6EF570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</w:tcPr>
          <w:p w14:paraId="66EB56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3 </w:t>
            </w:r>
          </w:p>
        </w:tc>
        <w:tc>
          <w:tcPr>
            <w:tcW w:w="1008" w:type="dxa"/>
          </w:tcPr>
          <w:p w14:paraId="6D616E7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3.2</w:t>
            </w:r>
          </w:p>
        </w:tc>
        <w:tc>
          <w:tcPr>
            <w:tcW w:w="1008" w:type="dxa"/>
          </w:tcPr>
          <w:p w14:paraId="4DD7DD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</w:tcPr>
          <w:p w14:paraId="6D67534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FF1DB0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</w:tcPr>
          <w:p w14:paraId="6C6B688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F96524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74DFF144" w14:textId="19BE3D7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BC3BEA7" w14:textId="77777777" w:rsidTr="004F5D61">
        <w:tc>
          <w:tcPr>
            <w:tcW w:w="2875" w:type="dxa"/>
          </w:tcPr>
          <w:p w14:paraId="4B9FBD7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4A34C697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3</w:t>
            </w:r>
          </w:p>
        </w:tc>
        <w:tc>
          <w:tcPr>
            <w:tcW w:w="1296" w:type="dxa"/>
          </w:tcPr>
          <w:p w14:paraId="65B35D7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D1519B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1.5</w:t>
            </w:r>
          </w:p>
        </w:tc>
        <w:tc>
          <w:tcPr>
            <w:tcW w:w="1008" w:type="dxa"/>
          </w:tcPr>
          <w:p w14:paraId="1D891F0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008" w:type="dxa"/>
          </w:tcPr>
          <w:p w14:paraId="307858A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8.2</w:t>
            </w:r>
          </w:p>
        </w:tc>
        <w:tc>
          <w:tcPr>
            <w:tcW w:w="1008" w:type="dxa"/>
          </w:tcPr>
          <w:p w14:paraId="13EE34A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</w:tcPr>
          <w:p w14:paraId="346765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DBA4A7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</w:tcPr>
          <w:p w14:paraId="6EC75F8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1A926D8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01441419" w14:textId="235E5AB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AA98ED4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F75CFA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35AC2DD8" w14:textId="77777777" w:rsidR="006527F5" w:rsidRPr="007029BF" w:rsidRDefault="004A25D2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  <w:r w:rsidR="006527F5"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4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296796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033C7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533DC7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3.3 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19E0B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06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71C31D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FB1FA9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9E891F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-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A3448F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2DEC601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075ECB4A" w14:textId="7BA7FCE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7&lt;/Year&gt;&lt;RecNum&gt;127&lt;/RecNum&gt;&lt;DisplayText&gt;(Matsuo et al. 1987)&lt;/DisplayText&gt;&lt;record&gt;&lt;rec-number&gt;127&lt;/rec-number&gt;&lt;foreign-keys&gt;&lt;key app="EN" db-id="rtrewxeabr29tkerw09xe0dm52rp2wrwftzz" timestamp="0"&gt;127&lt;/key&gt;&lt;/foreign-keys&gt;&lt;ref-type name="Journal Article"&gt;17&lt;/ref-type&gt;&lt;contributors&gt;&lt;authors&gt;&lt;author&gt;Matsuo, M.&lt;/author&gt;&lt;author&gt;Fujie, A.&lt;/author&gt;&lt;author&gt;Win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4 types of beta-xylosidases from &lt;/style&gt;&lt;style face="italic" font="default" size="100%"&gt;Penicillium wortmanni&lt;/style&gt;&lt;style face="normal" font="default" size="100%"&gt; ifo-7237&lt;/style&gt;&lt;/title&gt;&lt;secondary-title&gt;Agr Biol Chem&lt;/secondary-title&gt;&lt;/titles&gt;&lt;pages&gt;2367-2379&lt;/pages&gt;&lt;volume&gt;51&lt;/volume&gt;&lt;number&gt;9&lt;/number&gt;&lt;dates&gt;&lt;year&gt;1987&lt;/year&gt;&lt;pub-dates&gt;&lt;date&gt;Sep&lt;/date&gt;&lt;/pub-dates&gt;&lt;/dates&gt;&lt;isbn&gt;0002-1369&lt;/isbn&gt;&lt;accession-num&gt;WOS:A1987K205400009&lt;/accession-num&gt;&lt;urls&gt;&lt;related-urls&gt;&lt;url&gt;&amp;lt;Go to ISI&amp;gt;://WOS:A1987K205400009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172051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35D936A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X-33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9128420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0663A934" w14:textId="77777777" w:rsidR="006527F5" w:rsidRPr="007029BF" w:rsidRDefault="00431930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5EE0B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AE0C3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BB2FD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B4255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094E8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E16554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D3570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BBE31CF" w14:textId="77777777" w:rsidR="006527F5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A89A7B2" w14:textId="77777777" w:rsidR="00431930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DF314CE" w14:textId="6BADBC60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3A74" w:rsidRPr="007029BF" w14:paraId="50CA896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E393C0A" w14:textId="77777777" w:rsidR="00613A74" w:rsidRPr="007029BF" w:rsidRDefault="00613A74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4C0FD77" w14:textId="77777777" w:rsidR="00613A74" w:rsidRPr="007029BF" w:rsidRDefault="00613A74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AC869B0" w14:textId="77777777" w:rsidR="00613A74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58B6C44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0C532AF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8365671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9EF1FD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B62E95" w14:textId="77777777" w:rsidR="00613A74" w:rsidRPr="007029BF" w:rsidRDefault="00613A74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25E265" w14:textId="77777777" w:rsidR="00613A74" w:rsidRPr="007029BF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F6B157B" w14:textId="77777777" w:rsidR="00613A74" w:rsidRPr="007029BF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23F2E3" w14:textId="77777777" w:rsidR="00613A74" w:rsidRDefault="00A11B38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029DB30" w14:textId="00E8367F" w:rsidR="00613A74" w:rsidRPr="007029BF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2D8A5F2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506A491" w14:textId="77777777" w:rsidR="00A11B38" w:rsidRDefault="00A11B38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E40838" w14:textId="77777777" w:rsidR="00A11B38" w:rsidRPr="007029BF" w:rsidRDefault="00A11B38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1C395D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AD189B6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39CFEA8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8E25052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D3012BD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84B91F0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62A5D48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497CBB" w14:textId="77777777" w:rsidR="00A11B38" w:rsidRDefault="00A11B38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42E926" w14:textId="77777777" w:rsidR="00A11B38" w:rsidRDefault="00A11B38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F74121" w14:textId="60507C62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EE0A63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0718F5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alaomyce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emersonii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F96036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090E7D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F4A92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40AFA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32B1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BE0FB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16DC5E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B4E3AB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33015E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6C48C44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7D45EEA2" w14:textId="01766A0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8543001" w14:textId="77777777" w:rsidTr="004F5D61">
        <w:tc>
          <w:tcPr>
            <w:tcW w:w="2875" w:type="dxa"/>
          </w:tcPr>
          <w:p w14:paraId="0B54DB5B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16FEA0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296" w:type="dxa"/>
          </w:tcPr>
          <w:p w14:paraId="4D7202A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DDBBE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2.9</w:t>
            </w:r>
          </w:p>
        </w:tc>
        <w:tc>
          <w:tcPr>
            <w:tcW w:w="1008" w:type="dxa"/>
          </w:tcPr>
          <w:p w14:paraId="3A7D8B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2.9</w:t>
            </w:r>
          </w:p>
        </w:tc>
        <w:tc>
          <w:tcPr>
            <w:tcW w:w="1008" w:type="dxa"/>
          </w:tcPr>
          <w:p w14:paraId="7D5B4CA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299BF3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2</w:t>
            </w:r>
          </w:p>
        </w:tc>
        <w:tc>
          <w:tcPr>
            <w:tcW w:w="1008" w:type="dxa"/>
          </w:tcPr>
          <w:p w14:paraId="4F49CC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D258F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008" w:type="dxa"/>
          </w:tcPr>
          <w:p w14:paraId="0509673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54CA4D80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</w:tcPr>
          <w:p w14:paraId="700C0622" w14:textId="0A3691D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CECEDEA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0C24E5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694407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71CE134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9C630B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347664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52C439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E297A0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3B42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78A78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3C0D6D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7FED14B" w14:textId="77777777" w:rsidR="006527F5" w:rsidRPr="007029BF" w:rsidRDefault="0043193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35B00642" w14:textId="4D3DF7C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uohy&lt;/Author&gt;&lt;Year&gt;1993&lt;/Year&gt;&lt;RecNum&gt;128&lt;/RecNum&gt;&lt;DisplayText&gt;(Tuohy et al. 1993)&lt;/DisplayText&gt;&lt;record&gt;&lt;rec-number&gt;128&lt;/rec-number&gt;&lt;foreign-keys&gt;&lt;key app="EN" db-id="rtrewxeabr29tkerw09xe0dm52rp2wrwftzz" timestamp="0"&gt;128&lt;/key&gt;&lt;/foreign-keys&gt;&lt;ref-type name="Journal Article"&gt;17&lt;/ref-type&gt;&lt;contributors&gt;&lt;authors&gt;&lt;author&gt;Tuohy, M. G.&lt;/author&gt;&lt;author&gt;Puls, J.&lt;/author&gt;&lt;author&gt;Claeyssens, M.&lt;/author&gt;&lt;author&gt;Vrsanska, M.&lt;/author&gt;&lt;author&gt;Coughlan, M. P.&lt;/author&gt;&lt;/authors&gt;&lt;/contributors&gt;&lt;auth-address&gt;Natl Univ Ireland Univ Coll Galway,Dept Biochem,Galway,Ireland&amp;#xD;Inst Holzchem,W-2050 Hamburg 80,Germany&amp;#xD;Slovak Acad Sci,Inst Chem,Cs-84238 Bratislava,Czechoslovakia&amp;#xD;State Univ Ghent,Biochim Lab,B-9000 Ghent,Belgium&lt;/auth-address&gt;&lt;titles&gt;&lt;title&gt;&lt;style face="normal" font="default" size="100%"&gt;The xylan-degrading enzyme-system of &lt;/style&gt;&lt;style face="italic" font="default" size="100%"&gt;Talaromyces emersonii&lt;/style&gt;&lt;style face="normal" font="default" size="100%"&gt; - novel enzymes with activity against aryl beta-D-xylosides and unsubstituted xylans&lt;/style&gt;&lt;/title&gt;&lt;secondary-title&gt;Biochem J&lt;/secondary-title&gt;&lt;/titles&gt;&lt;pages&gt;515-523&lt;/pages&gt;&lt;volume&gt;290&lt;/volume&gt;&lt;keywords&gt;&lt;keyword&gt;aspergillus-niger&lt;/keyword&gt;&lt;keyword&gt;escherichia-coli&lt;/keyword&gt;&lt;keyword&gt;streptomyces-lividans&lt;/keyword&gt;&lt;keyword&gt;thermostable xylanase&lt;/keyword&gt;&lt;keyword&gt;ceratocystis-paradoxa&lt;/keyword&gt;&lt;keyword&gt;cryptococcus-albidus&lt;/keyword&gt;&lt;keyword&gt;purification&lt;/keyword&gt;&lt;keyword&gt;degradation&lt;/keyword&gt;&lt;keyword&gt;expression&lt;/keyword&gt;&lt;keyword&gt;identification&lt;/keyword&gt;&lt;/keywords&gt;&lt;dates&gt;&lt;year&gt;1993&lt;/year&gt;&lt;pub-dates&gt;&lt;date&gt;Mar 1&lt;/date&gt;&lt;/pub-dates&gt;&lt;/dates&gt;&lt;isbn&gt;0264-6021&lt;/isbn&gt;&lt;accession-num&gt;WOS:A1993KT72900033&lt;/accession-num&gt;&lt;urls&gt;&lt;related-urls&gt;&lt;url&gt;&amp;lt;Go to ISI&amp;gt;://WOS:A1993KT7290003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uoh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7E04CF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86FFEF9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2B9595E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4A4E45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4D979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4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61D12E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10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69E3F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5BEE6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D58D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D96EF0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25D22B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A0A4070" w14:textId="77777777" w:rsidR="00431930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6570717" w14:textId="77777777" w:rsidR="006527F5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3B7E7AF" w14:textId="77777777" w:rsidR="00431930" w:rsidRPr="007029BF" w:rsidRDefault="00431930" w:rsidP="0043193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13FCE76" w14:textId="57991895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844D6BD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02F4D61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5C581E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BHII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05153D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AD5280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E6CBA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2AA28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AA9B6D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BD8068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97E904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70DE1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004CEF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385369E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88D3785" w14:textId="77777777" w:rsidR="00C542D0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3C97C75A" w14:textId="77777777" w:rsidR="00C542D0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5C79FF6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76507927" w14:textId="02F2DBAA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7FF607C" w14:textId="77777777" w:rsidTr="004F5D61">
        <w:tc>
          <w:tcPr>
            <w:tcW w:w="2875" w:type="dxa"/>
          </w:tcPr>
          <w:p w14:paraId="53EED70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0CBBA3C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GI</w:t>
            </w:r>
            <w:proofErr w:type="spellEnd"/>
          </w:p>
        </w:tc>
        <w:tc>
          <w:tcPr>
            <w:tcW w:w="1296" w:type="dxa"/>
          </w:tcPr>
          <w:p w14:paraId="15879FC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F0A5B6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1B60854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0E519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01CC69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AFB49E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54EDB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D4729A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E15739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18010B41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7B197F85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1C3E1964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560BF69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</w:tcPr>
          <w:p w14:paraId="3B9BEDD2" w14:textId="665CFF6E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53B2956" w14:textId="77777777" w:rsidTr="004F5D61">
        <w:tc>
          <w:tcPr>
            <w:tcW w:w="2875" w:type="dxa"/>
          </w:tcPr>
          <w:p w14:paraId="4B257506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77074A4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296" w:type="dxa"/>
          </w:tcPr>
          <w:p w14:paraId="6DBA9E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B5D956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2</w:t>
            </w:r>
          </w:p>
        </w:tc>
        <w:tc>
          <w:tcPr>
            <w:tcW w:w="1008" w:type="dxa"/>
          </w:tcPr>
          <w:p w14:paraId="403901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6016C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FA0455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29083D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D1E2D7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C2F2B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36E63112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7F54A2B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82B2A2A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</w:tcPr>
          <w:p w14:paraId="0AFD5F3C" w14:textId="0FC4589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DBF9230" w14:textId="77777777" w:rsidTr="004F5D61">
        <w:tc>
          <w:tcPr>
            <w:tcW w:w="2875" w:type="dxa"/>
          </w:tcPr>
          <w:p w14:paraId="39AD85F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</w:tcPr>
          <w:p w14:paraId="50F9E1C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296" w:type="dxa"/>
          </w:tcPr>
          <w:p w14:paraId="1D5833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B751F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1008" w:type="dxa"/>
          </w:tcPr>
          <w:p w14:paraId="22D0997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79C6C8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6FC726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DBCA5F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937CD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CD16A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8F55326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683A168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62D4135B" w14:textId="77777777" w:rsidR="006527F5" w:rsidRPr="007029BF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31" w:type="dxa"/>
          </w:tcPr>
          <w:p w14:paraId="7CF77E92" w14:textId="12EF19FA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6A4B86EE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9580BA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41C52705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4376BA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E7C3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24E63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40F81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B7B672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830E4E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6C9A84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148FD5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82BB4C5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7FC2ABF3" w14:textId="44785776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outanen&lt;/Author&gt;&lt;Year&gt;1988&lt;/Year&gt;&lt;RecNum&gt;98&lt;/RecNum&gt;&lt;DisplayText&gt;(Poutanen &amp;amp; Puls 1988)&lt;/DisplayText&gt;&lt;record&gt;&lt;rec-number&gt;98&lt;/rec-number&gt;&lt;foreign-keys&gt;&lt;key app="EN" db-id="rtrewxeabr29tkerw09xe0dm52rp2wrwftzz" timestamp="0"&gt;98&lt;/key&gt;&lt;/foreign-keys&gt;&lt;ref-type name="Journal Article"&gt;17&lt;/ref-type&gt;&lt;contributors&gt;&lt;authors&gt;&lt;author&gt;Poutanen, K.&lt;/author&gt;&lt;author&gt;Puls, J.&lt;/author&gt;&lt;/authors&gt;&lt;/contributors&gt;&lt;auth-address&gt;Poutanen, K&amp;#xD;Valt Teknillinen Tutkimuskeskus,Biotech Lab,Tietotie 2,Sf-02150 Espoo,Finland&amp;#xD;Valt Teknillinen Tutkimuskeskus,Biotech Lab,Tietotie 2,Sf-02150 Espoo,Finland&amp;#xD;Inst Holzchem,Bundesforschungsanstalt Forst &amp;amp; Holzwirtsch,D-2050 Hamburg 80,Fed Rep Ger&lt;/auth-address&gt;&lt;titles&gt;&lt;title&gt;&lt;style face="normal" font="default" size="100%"&gt;Characteristics of &lt;/style&gt;&lt;style face="italic" font="default" size="100%"&gt;Trichoderma reesei &lt;/style&gt;&lt;style face="normal" font="default" size="100%"&gt;beta-xylosidase and its use in the hydrolysis of solubilized xylans&lt;/style&gt;&lt;/title&gt;&lt;secondary-title&gt;Appl Microbiol Biot&lt;/secondary-title&gt;&lt;alt-title&gt;Appl Microbiol Biot&lt;/alt-title&gt;&lt;/titles&gt;&lt;pages&gt;425-432&lt;/pages&gt;&lt;volume&gt;28&lt;/volume&gt;&lt;number&gt;4-5&lt;/number&gt;&lt;dates&gt;&lt;year&gt;1988&lt;/year&gt;&lt;pub-dates&gt;&lt;date&gt;Jun&lt;/date&gt;&lt;/pub-dates&gt;&lt;/dates&gt;&lt;isbn&gt;0175-7598&lt;/isbn&gt;&lt;accession-num&gt;WOS:A1988N476200021&lt;/accession-num&gt;&lt;urls&gt;&lt;related-urls&gt;&lt;url&gt;&amp;lt;Go to ISI&amp;gt;://WOS:A1988N4762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outanen &amp; Puls 198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79DB6B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8449D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viride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4111D0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7F93C5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1FBEC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E6849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D78E2A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9C060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A0CAF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97EA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FCEF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077AFA9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2A9A96F3" w14:textId="626E944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suo&lt;/Author&gt;&lt;Year&gt;1984&lt;/Year&gt;&lt;RecNum&gt;119&lt;/RecNum&gt;&lt;DisplayText&gt;(Matsuo &amp;amp; Yasui 1984)&lt;/DisplayText&gt;&lt;record&gt;&lt;rec-number&gt;119&lt;/rec-number&gt;&lt;foreign-keys&gt;&lt;key app="EN" db-id="rtrewxeabr29tkerw09xe0dm52rp2wrwftzz" timestamp="0"&gt;119&lt;/key&gt;&lt;/foreign-keys&gt;&lt;ref-type name="Journal Article"&gt;17&lt;/ref-type&gt;&lt;contributors&gt;&lt;authors&gt;&lt;author&gt;Matsuo, M.&lt;/author&gt;&lt;author&gt;Yasui, T.&lt;/author&gt;&lt;/authors&gt;&lt;/contributors&gt;&lt;auth-address&gt;Matsuo, M&amp;#xD;Univ Tsukuba,Inst Appl Biochem,Sakura,Ibaraki 305,Japan&amp;#xD;Univ Tsukuba,Inst Appl Biochem,Sakura,Ibaraki 305,Japan&lt;/auth-address&gt;&lt;titles&gt;&lt;title&gt;&lt;style face="normal" font="default" size="100%"&gt;Purification and some properties of beta-xylosidase from &lt;/style&gt;&lt;style face="italic" font="default" size="100%"&gt;Trichoderma viride&lt;/style&gt;&lt;/title&gt;&lt;secondary-title&gt;Agr Biol Chem &lt;/secondary-title&gt;&lt;/titles&gt;&lt;pages&gt;1845-1852&lt;/pages&gt;&lt;volume&gt;48&lt;/volume&gt;&lt;number&gt;7&lt;/number&gt;&lt;dates&gt;&lt;year&gt;1984&lt;/year&gt;&lt;/dates&gt;&lt;isbn&gt;0002-1369&lt;/isbn&gt;&lt;accession-num&gt;WOS:A1984TB30100021&lt;/accession-num&gt;&lt;urls&gt;&lt;related-urls&gt;&lt;url&gt;&amp;lt;Go to ISI&amp;gt;://WOS:A1984TB301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tsuo &amp; Yasui 198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C2BCF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877DE3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alodura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-125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39953D0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BH1068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D53D75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479FB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A2F8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0.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3745B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479AF8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B50B80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B0852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8F06A2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A253D3A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1AA927D" w14:textId="4B1A019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dzY2hhbDwvQXV0aG9yPjxZZWFyPjIwMDg8L1llYXI+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YWdzY2hhbDwvQXV0aG9yPjxZZWFyPjIwMDg8L1llYXI+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agschal et al. 200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97DEC4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4D95894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61280CB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87CB85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3B90F7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4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D92251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01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A692D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35B282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1F496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502FA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41638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493F28F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ACD1A7D" w14:textId="0A4157D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nmori&lt;/Author&gt;&lt;Year&gt;1990&lt;/Year&gt;&lt;RecNum&gt;102&lt;/RecNum&gt;&lt;DisplayText&gt;(Nanmori et al. 1990)&lt;/DisplayText&gt;&lt;record&gt;&lt;rec-number&gt;102&lt;/rec-number&gt;&lt;foreign-keys&gt;&lt;key app="EN" db-id="rtrewxeabr29tkerw09xe0dm52rp2wrwftzz" timestamp="0"&gt;102&lt;/key&gt;&lt;/foreign-keys&gt;&lt;ref-type name="Journal Article"&gt;17&lt;/ref-type&gt;&lt;contributors&gt;&lt;authors&gt;&lt;author&gt;Nanmori, T.&lt;/author&gt;&lt;author&gt;Watanabe, T.&lt;/author&gt;&lt;author&gt;Shinke, R.&lt;/author&gt;&lt;author&gt;Kohno, A.&lt;/author&gt;&lt;author&gt;Kawamura, Y.&lt;/author&gt;&lt;/authors&gt;&lt;/contributors&gt;&lt;auth-address&gt;Nanmori, T&amp;#xD;Kobe Univ,Fac Agr,Dept Agr Chem,Rokkodaicho,Nada Ku,Kobe 657,Japan&amp;#xD;Kobe Univ,Fac Agr,Dept Agr Chem,Rokkodaicho,Nada Ku,Kobe 657,Japan&lt;/auth-address&gt;&lt;titles&gt;&lt;title&gt;&lt;style face="normal" font="default" size="100%"&gt;Purification and properties of thermostable xylanase and beta-xylosidase produced by a newly isolated&lt;/style&gt;&lt;style face="italic" font="default" size="100%"&gt; Bacillus stearothermophilus&lt;/style&gt;&lt;style face="normal" font="default" size="100%"&gt; strain&lt;/style&gt;&lt;/title&gt;&lt;secondary-title&gt;J Bacteriol&lt;/secondary-title&gt;&lt;/titles&gt;&lt;pages&gt;6669-6672&lt;/pages&gt;&lt;volume&gt;172&lt;/volume&gt;&lt;number&gt;12&lt;/number&gt;&lt;dates&gt;&lt;year&gt;1990&lt;/year&gt;&lt;pub-dates&gt;&lt;date&gt;Dec&lt;/date&gt;&lt;/pub-dates&gt;&lt;/dates&gt;&lt;isbn&gt;0021-9193&lt;/isbn&gt;&lt;accession-num&gt;WOS:A1990EL03400011&lt;/accession-num&gt;&lt;urls&gt;&lt;related-urls&gt;&lt;url&gt;&amp;lt;Go to ISI&amp;gt;://WOS:A1990EL0340001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Nanmori et al. 1990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53FF627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DE227A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hermantarctic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ADD95A2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01C256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83D0C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EC9F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A59BD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582ED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08EC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569C0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AC98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E6A007D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3A17482" w14:textId="7A46116B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ama&lt;/Author&gt;&lt;Year&gt;2004&lt;/Year&gt;&lt;RecNum&gt;99&lt;/RecNum&gt;&lt;DisplayText&gt;(Lama et al. 2004)&lt;/DisplayText&gt;&lt;record&gt;&lt;rec-number&gt;99&lt;/rec-number&gt;&lt;foreign-keys&gt;&lt;key app="EN" db-id="rtrewxeabr29tkerw09xe0dm52rp2wrwftzz" timestamp="0"&gt;99&lt;/key&gt;&lt;/foreign-keys&gt;&lt;ref-type name="Journal Article"&gt;17&lt;/ref-type&gt;&lt;contributors&gt;&lt;authors&gt;&lt;author&gt;Lama, L.&lt;/author&gt;&lt;author&gt;Calandrelli, V.&lt;/author&gt;&lt;author&gt;Gambacorta, A.&lt;/author&gt;&lt;author&gt;Nicolaus, B.&lt;/author&gt;&lt;/authors&gt;&lt;/contributors&gt;&lt;auth-address&gt;Lama, L&amp;#xD;CNR, Ist Chim Biomol, Via Campi Flegrei 34, I-80078 Naples, Italy&amp;#xD;CNR, Ist Chim Biomol, Via Campi Flegrei 34, I-80078 Naples, Italy&amp;#xD;CNR, Ist Chim Biomol, I-80078 Naples, Italy&lt;/auth-address&gt;&lt;titles&gt;&lt;title&gt;&lt;style face="normal" font="default" size="100%"&gt;Purification and characterization of thermostable xylanase and beta-xylosidase by the thermophilic bacterium&lt;/style&gt;&lt;style face="italic" font="default" size="100%"&gt; Bacillus thermantarcticus&lt;/style&gt;&lt;/title&gt;&lt;secondary-title&gt;Res Microbiol&lt;/secondary-title&gt;&lt;/titles&gt;&lt;pages&gt;283-289&lt;/pages&gt;&lt;volume&gt;155&lt;/volume&gt;&lt;number&gt;4&lt;/number&gt;&lt;keywords&gt;&lt;keyword&gt;bacillus&lt;/keyword&gt;&lt;keyword&gt;purification&lt;/keyword&gt;&lt;keyword&gt;thermophiles&lt;/keyword&gt;&lt;keyword&gt;xylanolytic enzymes&lt;/keyword&gt;&lt;keyword&gt;strain&lt;/keyword&gt;&lt;keyword&gt;microorganisms&lt;/keyword&gt;&lt;keyword&gt;enzymes&lt;/keyword&gt;&lt;keyword&gt;growth&lt;/keyword&gt;&lt;/keywords&gt;&lt;dates&gt;&lt;year&gt;2004&lt;/year&gt;&lt;pub-dates&gt;&lt;date&gt;May&lt;/date&gt;&lt;/pub-dates&gt;&lt;/dates&gt;&lt;isbn&gt;0923-2508&lt;/isbn&gt;&lt;accession-num&gt;WOS:000222007300010&lt;/accession-num&gt;&lt;urls&gt;&lt;related-urls&gt;&lt;url&gt;&amp;lt;Go to ISI&amp;gt;://WOS:000222007300010&lt;/url&gt;&lt;/related-urls&gt;&lt;/urls&gt;&lt;electronic-resource-num&gt;10.1016/j.resmic.2004.02.001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ma et al. 2004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292262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77039E8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Butyrivibrio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fibrisolven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76A3D3D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B</w:t>
            </w:r>
            <w:proofErr w:type="spellEnd"/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41BC43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E7DEB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B857B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E0AD03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FE1BC3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FF8B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99E28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9395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5CFCF06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0045D893" w14:textId="36C492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Utt&lt;/Author&gt;&lt;Year&gt;1991&lt;/Year&gt;&lt;RecNum&gt;109&lt;/RecNum&gt;&lt;DisplayText&gt;(Utt et al. 1991)&lt;/DisplayText&gt;&lt;record&gt;&lt;rec-number&gt;109&lt;/rec-number&gt;&lt;foreign-keys&gt;&lt;key app="EN" db-id="rtrewxeabr29tkerw09xe0dm52rp2wrwftzz" timestamp="0"&gt;109&lt;/key&gt;&lt;/foreign-keys&gt;&lt;ref-type name="Journal Article"&gt;17&lt;/ref-type&gt;&lt;contributors&gt;&lt;authors&gt;&lt;author&gt;Utt, E. A.&lt;/author&gt;&lt;author&gt;Eddy, C. K.&lt;/author&gt;&lt;author&gt;Keshav, K. F.&lt;/author&gt;&lt;author&gt;Ingram, L. O.&lt;/author&gt;&lt;/authors&gt;&lt;/contributors&gt;&lt;auth-address&gt;Univ Florida,Dept Microbiol &amp;amp; Cell Sci,Gainesville,Fl 32611&lt;/auth-address&gt;&lt;titles&gt;&lt;title&gt;&lt;style face="normal" font="default" size="100%"&gt;Sequencing and expression of the &lt;/style&gt;&lt;style face="italic" font="default" size="100%"&gt;Butyrivibrio fibrisolvens&lt;/style&gt;&lt;style face="normal" font="default" size="100%"&gt; xylb gene encoding a novel bifunctional protein with beta-D-xylosidase and alpha-L-arabinofuranosidase activities&lt;/style&gt;&lt;/title&gt;&lt;secondary-title&gt;Appl Environ Microbiol&lt;/secondary-title&gt;&lt;/titles&gt;&lt;pages&gt;1227-1234&lt;/pages&gt;&lt;volume&gt;57&lt;/volume&gt;&lt;number&gt;4&lt;/number&gt;&lt;keywords&gt;&lt;keyword&gt;nucleotide-sequence&lt;/keyword&gt;&lt;keyword&gt;clostridium-thermocellum&lt;/keyword&gt;&lt;keyword&gt;bacillus-pumilus&lt;/keyword&gt;&lt;keyword&gt;xylanase gene&lt;/keyword&gt;&lt;keyword&gt;cellulase gene&lt;/keyword&gt;&lt;keyword&gt;rumen&lt;/keyword&gt;&lt;keyword&gt;fermentation&lt;/keyword&gt;&lt;keyword&gt;glucosidase&lt;/keyword&gt;&lt;keyword&gt;subtilis&lt;/keyword&gt;&lt;keyword&gt;cloning&lt;/keyword&gt;&lt;/keywords&gt;&lt;dates&gt;&lt;year&gt;1991&lt;/year&gt;&lt;pub-dates&gt;&lt;date&gt;Apr&lt;/date&gt;&lt;/pub-dates&gt;&lt;/dates&gt;&lt;isbn&gt;0099-2240&lt;/isbn&gt;&lt;accession-num&gt;WOS:A1991FF03900055&lt;/accession-num&gt;&lt;urls&gt;&lt;related-urls&gt;&lt;url&gt;&amp;lt;Go to ISI&amp;gt;://WOS:A1991FF03900055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Utt et al. 199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1565185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BCE0967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aulobacter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crescent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7A4B597C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CcXynB2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37B4EEBA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7C3D00">
              <w:rPr>
                <w:rFonts w:ascii="Times New Roman" w:hAnsi="Times New Roman" w:cs="Times New Roman"/>
                <w:b/>
                <w:szCs w:val="24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3372B3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1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81A80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19217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0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A24A54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AE625C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43527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BEF0D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F2AA454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11EEE8C9" w14:textId="069B266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yZWE8L0F1dGhvcj48WWVhcj4yMDEyPC9ZZWFyPjxS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3JyZWE8L0F1dGhvcj48WWVhcj4yMDEyPC9ZZWFyPjxS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rrea et al. 2012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46FA090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262EF8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584" w:type="dxa"/>
            <w:tcBorders>
              <w:top w:val="single" w:sz="4" w:space="0" w:color="auto"/>
            </w:tcBorders>
          </w:tcPr>
          <w:p w14:paraId="088D1EC3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296" w:type="dxa"/>
            <w:tcBorders>
              <w:top w:val="single" w:sz="4" w:space="0" w:color="auto"/>
            </w:tcBorders>
          </w:tcPr>
          <w:p w14:paraId="28E1E23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CAFA3A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9272C4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DB0A3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424D3F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3E5D7F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39C1C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0C323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9EF18FC" w14:textId="77777777" w:rsidR="00C542D0" w:rsidRDefault="00C542D0" w:rsidP="00C542D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49E4D73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80DD658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</w:tcBorders>
          </w:tcPr>
          <w:p w14:paraId="55E4D631" w14:textId="4250D059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88&lt;/Year&gt;&lt;RecNum&gt;75&lt;/RecNum&gt;&lt;DisplayText&gt;(Bronnenmeier &amp;amp; Staudenbauer 1988)&lt;/DisplayText&gt;&lt;record&gt;&lt;rec-number&gt;75&lt;/rec-number&gt;&lt;foreign-keys&gt;&lt;key app="EN" db-id="rtrewxeabr29tkerw09xe0dm52rp2wrwftzz" timestamp="0"&gt;75&lt;/key&gt;&lt;/foreign-keys&gt;&lt;ref-type name="Journal Article"&gt;17&lt;/ref-type&gt;&lt;contributors&gt;&lt;authors&gt;&lt;author&gt;Bronnenmeier, K.&lt;/author&gt;&lt;author&gt;Staudenbauer, W. L.&lt;/author&gt;&lt;/authors&gt;&lt;/contributors&gt;&lt;auth-address&gt;Tech Univ Munich,Inst Mikrobiol,Arcisstr 21,D-8000 Munich 2,Fed Rep Ger&lt;/auth-address&gt;&lt;titles&gt;&lt;title&gt;&lt;style face="normal" font="default" size="100%"&gt;Purification and properties of an extracellular beta-glucosidase from the cellulolytic thermophile &lt;/style&gt;&lt;style face="italic" font="default" size="100%"&gt;Clostridium stercorarium&lt;/style&gt;&lt;/title&gt;&lt;secondary-title&gt;Appl Microbiol Biot&lt;/secondary-title&gt;&lt;/titles&gt;&lt;pages&gt;380-386&lt;/pages&gt;&lt;volume&gt;28&lt;/volume&gt;&lt;number&gt;4-5&lt;/number&gt;&lt;dates&gt;&lt;year&gt;1988&lt;/year&gt;&lt;pub-dates&gt;&lt;date&gt;Jun&lt;/date&gt;&lt;/pub-dates&gt;&lt;/dates&gt;&lt;isbn&gt;0175-7598&lt;/isbn&gt;&lt;accession-num&gt;WOS:A1988N476200013&lt;/accession-num&gt;&lt;urls&gt;&lt;related-urls&gt;&lt;url&gt;&amp;lt;Go to ISI&amp;gt;://WOS:A1988N476200013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&amp; Staudenbauer 1988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0E3C8FA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0139AC6A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4" w:type="dxa"/>
            <w:tcBorders>
              <w:bottom w:val="single" w:sz="4" w:space="0" w:color="auto"/>
            </w:tcBorders>
          </w:tcPr>
          <w:p w14:paraId="1C980194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xylA</w:t>
            </w:r>
            <w:proofErr w:type="spellEnd"/>
          </w:p>
        </w:tc>
        <w:tc>
          <w:tcPr>
            <w:tcW w:w="1296" w:type="dxa"/>
            <w:tcBorders>
              <w:bottom w:val="single" w:sz="4" w:space="0" w:color="auto"/>
            </w:tcBorders>
          </w:tcPr>
          <w:p w14:paraId="0E813E8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492D2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557154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8D7A1D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6885E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BE64B4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1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CE2EAD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58F4B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7B1789C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bottom w:val="single" w:sz="4" w:space="0" w:color="auto"/>
            </w:tcBorders>
          </w:tcPr>
          <w:p w14:paraId="5E6CC7DF" w14:textId="7733DAA4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kka&lt;/Author&gt;&lt;Year&gt;1993&lt;/Year&gt;&lt;RecNum&gt;117&lt;/RecNum&gt;&lt;DisplayText&gt;(Sakka et al. 1993)&lt;/DisplayText&gt;&lt;record&gt;&lt;rec-number&gt;117&lt;/rec-number&gt;&lt;foreign-keys&gt;&lt;key app="EN" db-id="rtrewxeabr29tkerw09xe0dm52rp2wrwftzz" timestamp="0"&gt;117&lt;/key&gt;&lt;/foreign-keys&gt;&lt;ref-type name="Journal Article"&gt;17&lt;/ref-type&gt;&lt;contributors&gt;&lt;authors&gt;&lt;author&gt;Sakka, K.&lt;/author&gt;&lt;author&gt;Yoshikawa, K.&lt;/author&gt;&lt;author&gt;Kojima, Y.&lt;/author&gt;&lt;author&gt;Karita, S.&lt;/author&gt;&lt;author&gt;Ohmiya, K.&lt;/author&gt;&lt;author&gt;Shimada, K.&lt;/author&gt;&lt;/authors&gt;&lt;/contributors&gt;&lt;auth-address&gt;Sakka, K&amp;#xD;Mie Univ, Fac Bioresources, Dept Biosci, Tsu, Mie 514, Japan&amp;#xD;Mie Univ, Fac Bioresources, Dept Biosci, Tsu, Mie 514, Japan&amp;#xD;Mie Univ, Ctr Molec Biol &amp;amp; Genet, Tsu, Mie 514, Japan&lt;/auth-address&gt;&lt;titles&gt;&lt;title&gt;&lt;style face="normal" font="default" size="100%"&gt;Nucleotide sequence of the &lt;/style&gt;&lt;style face="italic" font="default" size="100%"&gt;Clostridium stercorarium&lt;/style&gt;&lt;style face="normal" font="default" size="100%"&gt; xyla gene encoding a bifunctional protein with beta-D-xylosidase and alpha-L-arabinofuranosidase activities, and properties of the translated product&lt;/style&gt;&lt;/title&gt;&lt;secondary-title&gt;Biosci Biotech Bioch&lt;/secondary-title&gt;&lt;/titles&gt;&lt;pages&gt;268-272&lt;/pages&gt;&lt;volume&gt;57&lt;/volume&gt;&lt;number&gt;2&lt;/number&gt;&lt;keywords&gt;&lt;keyword&gt;escherichia-coli&lt;/keyword&gt;&lt;keyword&gt;caldocellum-saccharolyticum&lt;/keyword&gt;&lt;keyword&gt;purification&lt;/keyword&gt;&lt;keyword&gt;expression&lt;/keyword&gt;&lt;keyword&gt;cloning&lt;/keyword&gt;&lt;keyword&gt;thermocellum&lt;/keyword&gt;&lt;keyword&gt;degradation&lt;/keyword&gt;&lt;keyword&gt;glucosidase&lt;/keyword&gt;&lt;/keywords&gt;&lt;dates&gt;&lt;year&gt;1993&lt;/year&gt;&lt;pub-dates&gt;&lt;date&gt;Feb&lt;/date&gt;&lt;/pub-dates&gt;&lt;/dates&gt;&lt;isbn&gt;0916-8451&lt;/isbn&gt;&lt;accession-num&gt;WOS:A1993KP93000020&lt;/accession-num&gt;&lt;urls&gt;&lt;related-urls&gt;&lt;url&gt;&amp;lt;Go to ISI&amp;gt;://WOS:A1993KP93000020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kka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F47046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45ED041" w14:textId="77777777" w:rsidR="006527F5" w:rsidRPr="007029BF" w:rsidRDefault="006527F5" w:rsidP="0050566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Geobacill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="00505661"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0468335F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C876A40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03EF9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C0A711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.3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A1F41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B1D398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347B2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649C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DC2E3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0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EE677E9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3A92DD77" w14:textId="2B455E8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GFsbGE8L0F1dGhvcj48WWVhcj4yMDE0PC9ZZWFyPjxS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aGFsbGE8L0F1dGhvcj48WWVhcj4yMDE0PC9ZZWFyPjxS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halla et al. 2014; Czjzek et al. 2005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7A0BB22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281E6DF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Ruminococcus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flavefaciens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C82DCF7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o A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363D56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FEE347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861F53C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09BB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6A893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B1E146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.5-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00FB7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CBB2A5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3534078" w14:textId="77777777" w:rsidR="006527F5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BDCE34F" w14:textId="77777777" w:rsidR="00C542D0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54090B84" w14:textId="3E5FA771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XJkbmVyPC9BdXRob3I+PFllYXI+MTk4NzwvWWVhcj48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XJkbmVyPC9BdXRob3I+PFllYXI+MTk4NzwvWWVhcj48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rdner et al. 198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254C80F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DBF3F6A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Thermoanaerobacterium</w:t>
            </w:r>
            <w:proofErr w:type="spellEnd"/>
          </w:p>
          <w:p w14:paraId="1CF0A20C" w14:textId="77777777" w:rsidR="006527F5" w:rsidRPr="007029BF" w:rsidRDefault="006527F5" w:rsidP="006527F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saccharolyticum</w:t>
            </w:r>
            <w:proofErr w:type="spellEnd"/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56856659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56B442D1" w14:textId="77777777" w:rsidR="006527F5" w:rsidRPr="007C3D00" w:rsidRDefault="006527F5" w:rsidP="006527F5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C3D00">
              <w:rPr>
                <w:rFonts w:ascii="Times New Roman" w:hAnsi="Times New Roman" w:cs="Times New Roman"/>
                <w:b/>
                <w:szCs w:val="20"/>
              </w:rPr>
              <w:t>+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C7427A3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217EA4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3043F07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27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4F2EDA7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693C7C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6317C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93C6B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23A643E" w14:textId="77777777" w:rsidR="006527F5" w:rsidRPr="007029BF" w:rsidRDefault="00C542D0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45248699" w14:textId="307B4263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vPC9BdXRob3I+PFllYXI+MjAxMTwvWWVhcj48UmVj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GFvPC9BdXRob3I+PFllYXI+MjAxMTwvWWVhcj48UmVj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hao et al. 201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751DD64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02FC2DFE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Thermoanaerobacter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4" w:space="0" w:color="auto"/>
            </w:tcBorders>
          </w:tcPr>
          <w:p w14:paraId="1F7D2DD6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4" w:space="0" w:color="auto"/>
            </w:tcBorders>
          </w:tcPr>
          <w:p w14:paraId="205425F1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4045B2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BEB1E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0.038 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9BAD403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18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6457AD" w14:textId="77777777" w:rsidR="006527F5" w:rsidRPr="007029BF" w:rsidRDefault="006527F5" w:rsidP="006527F5">
            <w:pPr>
              <w:tabs>
                <w:tab w:val="center" w:pos="867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84407E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AB07E6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75AF27F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6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715DA36" w14:textId="77777777" w:rsidR="006527F5" w:rsidRPr="007029BF" w:rsidRDefault="00C47F0F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4" w:space="0" w:color="auto"/>
            </w:tcBorders>
          </w:tcPr>
          <w:p w14:paraId="7C612EEB" w14:textId="7400B47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ao&lt;/Author&gt;&lt;Year&gt;1992&lt;/Year&gt;&lt;RecNum&gt;114&lt;/RecNum&gt;&lt;DisplayText&gt;(Shao &amp;amp; Wiegel 1992)&lt;/DisplayText&gt;&lt;record&gt;&lt;rec-number&gt;114&lt;/rec-number&gt;&lt;foreign-keys&gt;&lt;key app="EN" db-id="rtrewxeabr29tkerw09xe0dm52rp2wrwftzz" timestamp="0"&gt;114&lt;/key&gt;&lt;/foreign-keys&gt;&lt;ref-type name="Journal Article"&gt;17&lt;/ref-type&gt;&lt;contributors&gt;&lt;authors&gt;&lt;author&gt;Shao, W. L.&lt;/author&gt;&lt;author&gt;Wiegel, J.&lt;/author&gt;&lt;/authors&gt;&lt;/contributors&gt;&lt;auth-address&gt;Univ Georgia,Dept Microbiol,Athens,Ga 30602&amp;#xD;Univ Georgia,Ctr Biol Resource Recovery,Athens,Ga 30602&lt;/auth-address&gt;&lt;titles&gt;&lt;title&gt;&lt;style face="normal" font="default" size="100%"&gt;Purification and characterization of a thermostable beta-xylosidase from &lt;/style&gt;&lt;style face="italic" font="default" size="100%"&gt;Thermoanaerobacter ethanolicus&lt;/style&gt;&lt;/title&gt;&lt;secondary-title&gt;J Bacteriol&lt;/secondary-title&gt;&lt;/titles&gt;&lt;pages&gt;5848-5853&lt;/pages&gt;&lt;volume&gt;174&lt;/volume&gt;&lt;number&gt;18&lt;/number&gt;&lt;keywords&gt;&lt;keyword&gt;thermomonospora&lt;/keyword&gt;&lt;keyword&gt;xylanase&lt;/keyword&gt;&lt;keyword&gt;protein&lt;/keyword&gt;&lt;keyword&gt;strain&lt;/keyword&gt;&lt;/keywords&gt;&lt;dates&gt;&lt;year&gt;1992&lt;/year&gt;&lt;pub-dates&gt;&lt;date&gt;Sep&lt;/date&gt;&lt;/pub-dates&gt;&lt;/dates&gt;&lt;isbn&gt;0021-9193&lt;/isbn&gt;&lt;accession-num&gt;WOS:A1992JN26400011&lt;/accession-num&gt;&lt;urls&gt;&lt;related-urls&gt;&lt;url&gt;&amp;lt;Go to ISI&amp;gt;://WOS:A1992JN2640001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hao &amp; Wiegel 1992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527F5" w:rsidRPr="007029BF" w14:paraId="30462E5F" w14:textId="77777777" w:rsidTr="004F5D61"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</w:tcPr>
          <w:p w14:paraId="5AA70E15" w14:textId="77777777" w:rsidR="006527F5" w:rsidRPr="007029BF" w:rsidRDefault="006527F5" w:rsidP="006527F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>Hordeum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vulgare</w:t>
            </w:r>
          </w:p>
        </w:tc>
        <w:tc>
          <w:tcPr>
            <w:tcW w:w="1584" w:type="dxa"/>
            <w:tcBorders>
              <w:top w:val="single" w:sz="4" w:space="0" w:color="auto"/>
              <w:bottom w:val="single" w:sz="12" w:space="0" w:color="auto"/>
            </w:tcBorders>
          </w:tcPr>
          <w:p w14:paraId="55D423C7" w14:textId="77777777" w:rsidR="006527F5" w:rsidRPr="007029BF" w:rsidRDefault="006527F5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296" w:type="dxa"/>
            <w:tcBorders>
              <w:top w:val="single" w:sz="4" w:space="0" w:color="auto"/>
              <w:bottom w:val="single" w:sz="12" w:space="0" w:color="auto"/>
            </w:tcBorders>
          </w:tcPr>
          <w:p w14:paraId="466D7590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0440135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0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BEF3DAB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241DCD39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2656C02D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917483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3D3AB6A8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107E1FDA" w14:textId="77777777" w:rsidR="006527F5" w:rsidRPr="007029BF" w:rsidRDefault="006527F5" w:rsidP="006527F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5198B959" w14:textId="77777777" w:rsidR="006527F5" w:rsidRPr="007029BF" w:rsidRDefault="00C47F0F" w:rsidP="0080472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1031" w:type="dxa"/>
            <w:tcBorders>
              <w:top w:val="single" w:sz="4" w:space="0" w:color="auto"/>
              <w:bottom w:val="single" w:sz="12" w:space="0" w:color="auto"/>
            </w:tcBorders>
          </w:tcPr>
          <w:p w14:paraId="6B0B6C49" w14:textId="50422AF8" w:rsidR="006527F5" w:rsidRPr="007029BF" w:rsidRDefault="006527F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ee&lt;/Author&gt;&lt;Year&gt;2003&lt;/Year&gt;&lt;RecNum&gt;108&lt;/RecNum&gt;&lt;DisplayText&gt;(Lee et al. 2003)&lt;/DisplayText&gt;&lt;record&gt;&lt;rec-number&gt;108&lt;/rec-number&gt;&lt;foreign-keys&gt;&lt;key app="EN" db-id="rtrewxeabr29tkerw09xe0dm52rp2wrwftzz" timestamp="0"&gt;108&lt;/key&gt;&lt;/foreign-keys&gt;&lt;ref-type name="Journal Article"&gt;17&lt;/ref-type&gt;&lt;contributors&gt;&lt;authors&gt;&lt;author&gt;Lee, R. C.&lt;/author&gt;&lt;author&gt;Hrmova, M.&lt;/author&gt;&lt;author&gt;Burton, R. A.&lt;/author&gt;&lt;author&gt;Lahnstein, J.&lt;/author&gt;&lt;author&gt;Fincher, G. B.&lt;/author&gt;&lt;/authors&gt;&lt;/contributors&gt;&lt;auth-address&gt;Fincher, GB&amp;#xD;Univ Adelaide, Dept Plant Sci, Waite Campus, Glen Osmond, SA 5064, Australia&amp;#xD;Univ Adelaide, Dept Plant Sci, Waite Campus, Glen Osmond, SA 5064, Australia&amp;#xD;Univ Adelaide, Dept Plant Sci, Glen Osmond, SA 5064, Australia&lt;/auth-address&gt;&lt;titles&gt;&lt;title&gt;Bifunctional family 3 glycoside hydrolases from barley with alpha-L-arabinofuranosidase and beta-D-xylosidase activity - characterization, primary structures, and COOH-terminal processing&lt;/title&gt;&lt;secondary-title&gt;J Biol Chem&lt;/secondary-title&gt;&lt;/titles&gt;&lt;pages&gt;5377-5387&lt;/pages&gt;&lt;volume&gt;278&lt;/volume&gt;&lt;number&gt;7&lt;/number&gt;&lt;keywords&gt;&lt;keyword&gt;clostridium-stercorarium&lt;/keyword&gt;&lt;keyword&gt;3-dimensional structures&lt;/keyword&gt;&lt;keyword&gt;nucleotide-sequence&lt;/keyword&gt;&lt;keyword&gt;trichoderma-reesei&lt;/keyword&gt;&lt;keyword&gt;germinated barley&lt;/keyword&gt;&lt;keyword&gt;aspergillus-niger&lt;/keyword&gt;&lt;keyword&gt;gibberellic-acid&lt;/keyword&gt;&lt;keyword&gt;aleurone layers&lt;/keyword&gt;&lt;keyword&gt;cell-walls&lt;/keyword&gt;&lt;keyword&gt;protein&lt;/keyword&gt;&lt;/keywords&gt;&lt;dates&gt;&lt;year&gt;2003&lt;/year&gt;&lt;pub-dates&gt;&lt;date&gt;Feb 14&lt;/date&gt;&lt;/pub-dates&gt;&lt;/dates&gt;&lt;isbn&gt;0021-9258&lt;/isbn&gt;&lt;accession-num&gt;WOS:000180968900130&lt;/accession-num&gt;&lt;urls&gt;&lt;related-urls&gt;&lt;url&gt;&amp;lt;Go to ISI&amp;gt;://WOS:000180968900130&lt;/url&gt;&lt;/related-urls&gt;&lt;/urls&gt;&lt;electronic-resource-num&gt;10.1074/jbc.M21062720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ee et al. 200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F6DC41D" w14:textId="77777777" w:rsidR="007029BF" w:rsidRDefault="007029BF" w:rsidP="007029BF">
      <w:pPr>
        <w:rPr>
          <w:b/>
          <w:sz w:val="20"/>
          <w:szCs w:val="20"/>
        </w:rPr>
      </w:pPr>
    </w:p>
    <w:p w14:paraId="01093899" w14:textId="77777777" w:rsidR="00804723" w:rsidRDefault="00804723">
      <w:pPr>
        <w:rPr>
          <w:rFonts w:ascii="Times New Roman" w:hAnsi="Times New Roman" w:cs="Times New Roman"/>
          <w:b/>
        </w:rPr>
      </w:pPr>
    </w:p>
    <w:p w14:paraId="59CCF190" w14:textId="77777777" w:rsidR="00066D94" w:rsidRDefault="00066D94">
      <w:pPr>
        <w:rPr>
          <w:rFonts w:ascii="Times New Roman" w:hAnsi="Times New Roman" w:cs="Times New Roman"/>
          <w:b/>
        </w:rPr>
      </w:pPr>
    </w:p>
    <w:p w14:paraId="265C130F" w14:textId="77777777" w:rsidR="00066D94" w:rsidRDefault="00066D94">
      <w:pPr>
        <w:rPr>
          <w:rFonts w:ascii="Times New Roman" w:hAnsi="Times New Roman" w:cs="Times New Roman"/>
          <w:b/>
        </w:rPr>
      </w:pPr>
    </w:p>
    <w:p w14:paraId="3553DB0D" w14:textId="77777777" w:rsidR="00066D94" w:rsidRDefault="00066D94">
      <w:pPr>
        <w:rPr>
          <w:rFonts w:ascii="Times New Roman" w:hAnsi="Times New Roman" w:cs="Times New Roman"/>
          <w:b/>
        </w:rPr>
      </w:pPr>
    </w:p>
    <w:p w14:paraId="6D0748D4" w14:textId="77777777" w:rsidR="00066D94" w:rsidRDefault="00066D94">
      <w:pPr>
        <w:rPr>
          <w:rFonts w:ascii="Times New Roman" w:hAnsi="Times New Roman" w:cs="Times New Roman"/>
          <w:b/>
        </w:rPr>
      </w:pPr>
    </w:p>
    <w:p w14:paraId="4B81D551" w14:textId="77777777" w:rsidR="00066D94" w:rsidRDefault="00066D94">
      <w:pPr>
        <w:rPr>
          <w:rFonts w:ascii="Times New Roman" w:hAnsi="Times New Roman" w:cs="Times New Roman"/>
          <w:b/>
        </w:rPr>
      </w:pPr>
    </w:p>
    <w:p w14:paraId="4EE15845" w14:textId="77777777" w:rsidR="00066D94" w:rsidRDefault="00066D94">
      <w:pPr>
        <w:rPr>
          <w:rFonts w:ascii="Times New Roman" w:hAnsi="Times New Roman" w:cs="Times New Roman"/>
          <w:b/>
        </w:rPr>
      </w:pPr>
    </w:p>
    <w:p w14:paraId="360432B9" w14:textId="77777777" w:rsidR="00066D94" w:rsidRDefault="00066D94">
      <w:pPr>
        <w:rPr>
          <w:rFonts w:ascii="Times New Roman" w:hAnsi="Times New Roman" w:cs="Times New Roman"/>
          <w:b/>
        </w:rPr>
      </w:pPr>
    </w:p>
    <w:p w14:paraId="5A1AAD03" w14:textId="77777777" w:rsidR="00066D94" w:rsidRDefault="00066D94">
      <w:pPr>
        <w:rPr>
          <w:rFonts w:ascii="Times New Roman" w:hAnsi="Times New Roman" w:cs="Times New Roman"/>
          <w:b/>
        </w:rPr>
      </w:pPr>
    </w:p>
    <w:p w14:paraId="4C6C22B5" w14:textId="77777777" w:rsidR="00066D94" w:rsidRDefault="00066D94">
      <w:pPr>
        <w:rPr>
          <w:rFonts w:ascii="Times New Roman" w:hAnsi="Times New Roman" w:cs="Times New Roman"/>
          <w:b/>
        </w:rPr>
      </w:pPr>
    </w:p>
    <w:p w14:paraId="6B7C52B1" w14:textId="77777777" w:rsidR="00066D94" w:rsidRDefault="00066D94">
      <w:pPr>
        <w:rPr>
          <w:rFonts w:ascii="Times New Roman" w:hAnsi="Times New Roman" w:cs="Times New Roman"/>
          <w:b/>
        </w:rPr>
      </w:pPr>
    </w:p>
    <w:p w14:paraId="1B7D4172" w14:textId="77777777" w:rsidR="00066D94" w:rsidRDefault="00066D94">
      <w:pPr>
        <w:rPr>
          <w:rFonts w:ascii="Times New Roman" w:hAnsi="Times New Roman" w:cs="Times New Roman"/>
          <w:b/>
        </w:rPr>
      </w:pPr>
    </w:p>
    <w:p w14:paraId="2F4470AE" w14:textId="77777777" w:rsidR="00066D94" w:rsidRDefault="00066D94">
      <w:pPr>
        <w:rPr>
          <w:rFonts w:ascii="Times New Roman" w:hAnsi="Times New Roman" w:cs="Times New Roman"/>
          <w:b/>
        </w:rPr>
      </w:pPr>
    </w:p>
    <w:p w14:paraId="6FA39AE0" w14:textId="77777777" w:rsidR="00066D94" w:rsidRDefault="00066D94">
      <w:pPr>
        <w:rPr>
          <w:rFonts w:ascii="Times New Roman" w:hAnsi="Times New Roman" w:cs="Times New Roman"/>
          <w:b/>
        </w:rPr>
      </w:pPr>
    </w:p>
    <w:p w14:paraId="72797124" w14:textId="77777777" w:rsidR="00066D94" w:rsidRDefault="00066D94">
      <w:pPr>
        <w:rPr>
          <w:rFonts w:ascii="Times New Roman" w:hAnsi="Times New Roman" w:cs="Times New Roman"/>
          <w:b/>
        </w:rPr>
      </w:pPr>
    </w:p>
    <w:p w14:paraId="37F67654" w14:textId="77777777" w:rsidR="00066D94" w:rsidRDefault="00066D94">
      <w:pPr>
        <w:rPr>
          <w:rFonts w:ascii="Times New Roman" w:hAnsi="Times New Roman" w:cs="Times New Roman"/>
          <w:b/>
        </w:rPr>
      </w:pPr>
    </w:p>
    <w:p w14:paraId="05263EEC" w14:textId="77777777" w:rsidR="00066D94" w:rsidRDefault="00066D94">
      <w:pPr>
        <w:rPr>
          <w:rFonts w:ascii="Times New Roman" w:hAnsi="Times New Roman" w:cs="Times New Roman"/>
          <w:b/>
        </w:rPr>
      </w:pPr>
    </w:p>
    <w:p w14:paraId="2748A560" w14:textId="77777777" w:rsidR="00066D94" w:rsidRDefault="00066D94">
      <w:pPr>
        <w:rPr>
          <w:rFonts w:ascii="Times New Roman" w:hAnsi="Times New Roman" w:cs="Times New Roman"/>
          <w:b/>
        </w:rPr>
      </w:pPr>
    </w:p>
    <w:p w14:paraId="14166B04" w14:textId="77777777" w:rsidR="005D529C" w:rsidRDefault="005D529C">
      <w:pPr>
        <w:rPr>
          <w:rFonts w:ascii="Times New Roman" w:hAnsi="Times New Roman" w:cs="Times New Roman"/>
          <w:b/>
        </w:rPr>
      </w:pPr>
    </w:p>
    <w:p w14:paraId="28FD0BD9" w14:textId="77777777" w:rsidR="00066D94" w:rsidRDefault="00066D94">
      <w:pPr>
        <w:rPr>
          <w:rFonts w:ascii="Times New Roman" w:hAnsi="Times New Roman" w:cs="Times New Roman"/>
          <w:b/>
        </w:rPr>
      </w:pPr>
    </w:p>
    <w:p w14:paraId="6A552097" w14:textId="77777777" w:rsidR="004F5D61" w:rsidRDefault="004F5D61">
      <w:pPr>
        <w:rPr>
          <w:rFonts w:ascii="Times New Roman" w:hAnsi="Times New Roman" w:cs="Times New Roman"/>
          <w:b/>
        </w:rPr>
      </w:pPr>
    </w:p>
    <w:p w14:paraId="5ED03332" w14:textId="77777777" w:rsidR="004F5D61" w:rsidRDefault="004F5D61">
      <w:pPr>
        <w:rPr>
          <w:rFonts w:ascii="Times New Roman" w:hAnsi="Times New Roman" w:cs="Times New Roman"/>
          <w:b/>
        </w:rPr>
      </w:pPr>
    </w:p>
    <w:p w14:paraId="7448E60B" w14:textId="77777777" w:rsidR="004F5D61" w:rsidRDefault="004F5D61">
      <w:pPr>
        <w:rPr>
          <w:rFonts w:ascii="Times New Roman" w:hAnsi="Times New Roman" w:cs="Times New Roman"/>
          <w:b/>
        </w:rPr>
      </w:pPr>
    </w:p>
    <w:p w14:paraId="2BAE2EE1" w14:textId="77777777" w:rsidR="004F5D61" w:rsidRDefault="004F5D61">
      <w:pPr>
        <w:rPr>
          <w:rFonts w:ascii="Times New Roman" w:hAnsi="Times New Roman" w:cs="Times New Roman"/>
          <w:b/>
        </w:rPr>
      </w:pPr>
    </w:p>
    <w:p w14:paraId="54494361" w14:textId="77777777" w:rsidR="004F5D61" w:rsidRDefault="004F5D61">
      <w:pPr>
        <w:rPr>
          <w:rFonts w:ascii="Times New Roman" w:hAnsi="Times New Roman" w:cs="Times New Roman"/>
          <w:b/>
        </w:rPr>
      </w:pPr>
    </w:p>
    <w:p w14:paraId="19AAD1AF" w14:textId="77777777" w:rsidR="004F5D61" w:rsidRDefault="004F5D61">
      <w:pPr>
        <w:rPr>
          <w:rFonts w:ascii="Times New Roman" w:hAnsi="Times New Roman" w:cs="Times New Roman"/>
          <w:b/>
        </w:rPr>
      </w:pPr>
    </w:p>
    <w:p w14:paraId="493ADA33" w14:textId="77777777" w:rsidR="004F5D61" w:rsidRDefault="004F5D61">
      <w:pPr>
        <w:rPr>
          <w:rFonts w:ascii="Times New Roman" w:hAnsi="Times New Roman" w:cs="Times New Roman"/>
          <w:b/>
        </w:rPr>
      </w:pPr>
    </w:p>
    <w:p w14:paraId="71D1B622" w14:textId="77777777" w:rsidR="004F5D61" w:rsidRDefault="004F5D61">
      <w:pPr>
        <w:rPr>
          <w:rFonts w:ascii="Times New Roman" w:hAnsi="Times New Roman" w:cs="Times New Roman"/>
          <w:b/>
        </w:rPr>
      </w:pPr>
    </w:p>
    <w:p w14:paraId="15452DDD" w14:textId="77777777" w:rsidR="004F5D61" w:rsidRDefault="004F5D61">
      <w:pPr>
        <w:rPr>
          <w:rFonts w:ascii="Times New Roman" w:hAnsi="Times New Roman" w:cs="Times New Roman"/>
          <w:b/>
        </w:rPr>
      </w:pPr>
    </w:p>
    <w:p w14:paraId="19FD4656" w14:textId="77777777" w:rsidR="004F5D61" w:rsidRDefault="004F5D61">
      <w:pPr>
        <w:rPr>
          <w:rFonts w:ascii="Times New Roman" w:hAnsi="Times New Roman" w:cs="Times New Roman"/>
          <w:b/>
        </w:rPr>
      </w:pPr>
    </w:p>
    <w:p w14:paraId="24801CEC" w14:textId="77777777" w:rsidR="004F5D61" w:rsidRDefault="004F5D61">
      <w:pPr>
        <w:rPr>
          <w:rFonts w:ascii="Times New Roman" w:hAnsi="Times New Roman" w:cs="Times New Roman"/>
          <w:b/>
        </w:rPr>
      </w:pPr>
    </w:p>
    <w:p w14:paraId="61E24EBE" w14:textId="77777777" w:rsidR="004F5D61" w:rsidRDefault="004F5D61">
      <w:pPr>
        <w:rPr>
          <w:rFonts w:ascii="Times New Roman" w:hAnsi="Times New Roman" w:cs="Times New Roman"/>
          <w:b/>
        </w:rPr>
      </w:pPr>
    </w:p>
    <w:p w14:paraId="41F3B407" w14:textId="77777777" w:rsidR="004F5D61" w:rsidRDefault="004F5D61">
      <w:pPr>
        <w:rPr>
          <w:rFonts w:ascii="Times New Roman" w:hAnsi="Times New Roman" w:cs="Times New Roman"/>
          <w:b/>
        </w:rPr>
      </w:pPr>
    </w:p>
    <w:p w14:paraId="0EBC519C" w14:textId="77777777" w:rsidR="00066D94" w:rsidRPr="007029BF" w:rsidRDefault="00FC699F" w:rsidP="00066D94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</w:t>
      </w:r>
      <w:r w:rsidR="00066D94">
        <w:rPr>
          <w:rFonts w:ascii="Times New Roman" w:hAnsi="Times New Roman" w:cs="Times New Roman"/>
          <w:b/>
          <w:sz w:val="20"/>
          <w:szCs w:val="20"/>
        </w:rPr>
        <w:t>2</w:t>
      </w:r>
      <w:r w:rsidR="00066D94"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 w:rsidR="00066D94">
        <w:rPr>
          <w:rFonts w:ascii="Times New Roman" w:hAnsi="Times New Roman" w:cs="Times New Roman"/>
          <w:b/>
          <w:sz w:val="20"/>
          <w:szCs w:val="20"/>
        </w:rPr>
        <w:t>β-</w:t>
      </w:r>
      <w:r>
        <w:rPr>
          <w:rFonts w:ascii="Times New Roman" w:hAnsi="Times New Roman" w:cs="Times New Roman"/>
          <w:b/>
          <w:sz w:val="20"/>
          <w:szCs w:val="20"/>
        </w:rPr>
        <w:t>glucosidase</w:t>
      </w:r>
      <w:r w:rsidR="00066D94"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="00066D94"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="00066D94"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="00066D94"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="00066D94"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>-gluco</w:t>
      </w:r>
      <w:r w:rsidR="00066D94" w:rsidRPr="007029BF">
        <w:rPr>
          <w:rFonts w:ascii="Times New Roman" w:hAnsi="Times New Roman" w:cs="Times New Roman"/>
          <w:sz w:val="20"/>
          <w:szCs w:val="20"/>
        </w:rPr>
        <w:t>pyranoside, PNP</w:t>
      </w:r>
      <w:r>
        <w:rPr>
          <w:rFonts w:ascii="Times New Roman" w:hAnsi="Times New Roman" w:cs="Times New Roman"/>
          <w:sz w:val="20"/>
          <w:szCs w:val="20"/>
        </w:rPr>
        <w:t>G</w:t>
      </w:r>
      <w:r w:rsidR="00066D94"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066D94"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8B7EA1">
        <w:rPr>
          <w:rFonts w:ascii="Times New Roman" w:hAnsi="Times New Roman" w:cs="Times New Roman"/>
          <w:sz w:val="20"/>
          <w:szCs w:val="20"/>
        </w:rPr>
        <w:t>Rows of anaerobic fungi are highlighted.</w:t>
      </w:r>
    </w:p>
    <w:p w14:paraId="699395FA" w14:textId="77777777" w:rsidR="00066D94" w:rsidRDefault="00066D94" w:rsidP="00066D94">
      <w:pPr>
        <w:rPr>
          <w:rFonts w:ascii="Times New Roman" w:hAnsi="Times New Roman" w:cs="Times New Roman"/>
          <w:b/>
        </w:rPr>
      </w:pPr>
    </w:p>
    <w:tbl>
      <w:tblPr>
        <w:tblW w:w="15480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93"/>
      </w:tblGrid>
      <w:tr w:rsidR="00FC699F" w:rsidRPr="007029BF" w14:paraId="27CA3CD2" w14:textId="77777777" w:rsidTr="004F5D61">
        <w:trPr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5DED7C86" w14:textId="77777777" w:rsidR="00FC699F" w:rsidRPr="007029BF" w:rsidRDefault="00FC699F" w:rsidP="00FC699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7ACEFF50" w14:textId="77777777" w:rsidR="00FC699F" w:rsidRPr="007029BF" w:rsidRDefault="00FC699F" w:rsidP="00FC699F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22589B5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2520E97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AA8D4F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39FFE38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28C9529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E7257C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39F315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5D3560C0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3CD86C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EB8891C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870EAEF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EF1C50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2C1FFD66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</w:tcPr>
          <w:p w14:paraId="62490ED0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FC699F" w:rsidRPr="007029BF" w14:paraId="271E358C" w14:textId="77777777" w:rsidTr="004F5D61"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48C166A" w14:textId="77777777" w:rsidR="00FC699F" w:rsidRPr="007029BF" w:rsidRDefault="00FC699F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D4496FB" w14:textId="37BC8289" w:rsidR="00FC699F" w:rsidRPr="007029BF" w:rsidRDefault="005D529C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B60F70C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3.4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1F2555C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8C187A3" w14:textId="77777777" w:rsidR="00FC699F" w:rsidRPr="007029BF" w:rsidRDefault="00394E95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37D2A32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3C8798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CEC420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EAE1A1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82B3DC5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6DED737F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4974D389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1E4071D" w14:textId="77777777" w:rsidR="00FC699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43F19CE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FC699F" w:rsidRPr="007029BF" w14:paraId="3E222BB0" w14:textId="77777777" w:rsidTr="004F5D61">
        <w:tc>
          <w:tcPr>
            <w:tcW w:w="2875" w:type="dxa"/>
            <w:tcBorders>
              <w:top w:val="single" w:sz="12" w:space="0" w:color="auto"/>
              <w:bottom w:val="single" w:sz="4" w:space="0" w:color="auto"/>
            </w:tcBorders>
          </w:tcPr>
          <w:p w14:paraId="4CF90297" w14:textId="77777777" w:rsidR="00FC699F" w:rsidRPr="00FC699F" w:rsidRDefault="00FC699F" w:rsidP="00FC699F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remon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rsicinum</w:t>
            </w:r>
            <w:proofErr w:type="spellEnd"/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07E546AE" w14:textId="77777777" w:rsidR="00FC699F" w:rsidRPr="007029BF" w:rsidRDefault="00FC699F" w:rsidP="00FC699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01D5434D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8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D839C63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D1383BE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20B1F1A8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6590879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74AE38E4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4" w:space="0" w:color="auto"/>
            </w:tcBorders>
          </w:tcPr>
          <w:p w14:paraId="5AC973E5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4" w:space="0" w:color="auto"/>
            </w:tcBorders>
          </w:tcPr>
          <w:p w14:paraId="7D6FF5C6" w14:textId="77777777" w:rsidR="00FC699F" w:rsidRPr="007029BF" w:rsidRDefault="00FC699F" w:rsidP="00FC699F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4" w:space="0" w:color="auto"/>
            </w:tcBorders>
          </w:tcPr>
          <w:p w14:paraId="4B34A81D" w14:textId="484A9AAF" w:rsidR="00FC699F" w:rsidRPr="007029BF" w:rsidRDefault="00FC699F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itson&lt;/Author&gt;&lt;Year&gt;1997&lt;/Year&gt;&lt;RecNum&gt;15&lt;/RecNum&gt;&lt;DisplayText&gt;(Pitson et al. 1997)&lt;/DisplayText&gt;&lt;record&gt;&lt;rec-number&gt;15&lt;/rec-number&gt;&lt;foreign-keys&gt;&lt;key app="EN" db-id="rtrewxeabr29tkerw09xe0dm52rp2wrwftzz" timestamp="0"&gt;15&lt;/key&gt;&lt;/foreign-keys&gt;&lt;ref-type name="Journal Article"&gt;17&lt;/ref-type&gt;&lt;contributors&gt;&lt;authors&gt;&lt;author&gt;Pitson, S. M.&lt;/author&gt;&lt;author&gt;Seviour, R. J.&lt;/author&gt;&lt;author&gt;McDougall, B. M.&lt;/author&gt;&lt;/authors&gt;&lt;/contributors&gt;&lt;auth-address&gt;La Trobe Univ,Biotechnol Res Ctr,Bendigo,Vic 3550,Australia&lt;/auth-address&gt;&lt;titles&gt;&lt;title&gt;&lt;style face="normal" font="default" size="100%"&gt;Purification and characterization of an extracellular beta-glucosidase from the filamentous fungus &lt;/style&gt;&lt;style face="italic" font="default" size="100%"&gt;Acremonium persicinum&lt;/style&gt;&lt;style face="normal" font="default" size="100%"&gt; and its probable role in beta-glucan degradation&lt;/style&gt;&lt;/title&gt;&lt;secondary-title&gt;Enzyme Microb Tech&lt;/secondary-title&gt;&lt;/titles&gt;&lt;pages&gt;182-190&lt;/pages&gt;&lt;volume&gt;21&lt;/volume&gt;&lt;number&gt;3&lt;/number&gt;&lt;keywords&gt;&lt;keyword&gt;beta-glucosidase&lt;/keyword&gt;&lt;keyword&gt;acremonium persicinum&lt;/keyword&gt;&lt;keyword&gt;beta-glucan hydrolysis&lt;/keyword&gt;&lt;keyword&gt;acid-sequence similarities&lt;/keyword&gt;&lt;keyword&gt;neurospora-crassa cells&lt;/keyword&gt;&lt;keyword&gt;botrytis-cinerea&lt;/keyword&gt;&lt;keyword&gt;(1-&amp;gt;2)-beta-d-glucan-hydrolyzing enzymes&lt;/keyword&gt;&lt;keyword&gt;aspergillus-aculeatus&lt;/keyword&gt;&lt;keyword&gt;trichoderma-viride&lt;/keyword&gt;&lt;keyword&gt;cellulose&lt;/keyword&gt;&lt;keyword&gt;wall&lt;/keyword&gt;&lt;keyword&gt;hydrolysis&lt;/keyword&gt;&lt;keyword&gt;cellulases&lt;/keyword&gt;&lt;/keywords&gt;&lt;dates&gt;&lt;year&gt;1997&lt;/year&gt;&lt;pub-dates&gt;&lt;date&gt;Aug 15&lt;/date&gt;&lt;/pub-dates&gt;&lt;/dates&gt;&lt;isbn&gt;0141-0229&lt;/isbn&gt;&lt;accession-num&gt;WOS:A1997XU68600006&lt;/accession-num&gt;&lt;urls&gt;&lt;related-urls&gt;&lt;url&gt;&amp;lt;Go to ISI&amp;gt;://WOS:A1997XU68600006&lt;/url&gt;&lt;/related-urls&gt;&lt;/urls&gt;&lt;electronic-resource-num&gt;Doi 10.1016/S0141-0229(96)00263-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itson et al. 199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0B56A4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3FF2DFE5" w14:textId="77777777" w:rsidR="00BE51B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Aspergillus fumigatus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3842FAD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125F7BB" w14:textId="77777777" w:rsidR="00BE51B0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89DB2C1" w14:textId="77777777" w:rsidR="00BE51B0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DF4638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959D5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AC2325B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128A6D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D55486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BC63703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E39210B" w14:textId="077FB969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C61DE3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ABA0F7D" w14:textId="77777777" w:rsidR="00BE51B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EF0FA03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DB4297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3A8AFE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970DE5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0DF2FC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42FAFC6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4770CE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637E3A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92615D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35201F69" w14:textId="17BCF67F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itpreechavanich&lt;/Author&gt;&lt;Year&gt;1986&lt;/Year&gt;&lt;RecNum&gt;115&lt;/RecNum&gt;&lt;DisplayText&gt;(Kitpreechavanich et al. 1986)&lt;/DisplayText&gt;&lt;record&gt;&lt;rec-number&gt;115&lt;/rec-number&gt;&lt;foreign-keys&gt;&lt;key app="EN" db-id="rtrewxeabr29tkerw09xe0dm52rp2wrwftzz" timestamp="0"&gt;115&lt;/key&gt;&lt;/foreign-keys&gt;&lt;ref-type name="Journal Article"&gt;17&lt;/ref-type&gt;&lt;contributors&gt;&lt;authors&gt;&lt;author&gt;Kitpreechavanich, V.&lt;/author&gt;&lt;author&gt;Hayashi, M.&lt;/author&gt;&lt;author&gt;Nagai, S.&lt;/author&gt;&lt;/authors&gt;&lt;/contributors&gt;&lt;auth-address&gt;Hiroshima Univ,Fac Engn,Dept Fermentat Technol,Saijo Cho,Hiroshima 724,Japan&lt;/auth-address&gt;&lt;titles&gt;&lt;title&gt;&lt;style face="normal" font="default" size="100%"&gt;Purification and characterization of extracellular beta-xylosidase and beta-glucosidase from &lt;/style&gt;&lt;style face="italic" font="default" size="100%"&gt;Aspergillus fumigatus&lt;/style&gt;&lt;/title&gt;&lt;secondary-title&gt;Agr Biol Chem &lt;/secondary-title&gt;&lt;/titles&gt;&lt;pages&gt;1703-1711&lt;/pages&gt;&lt;volume&gt;50&lt;/volume&gt;&lt;number&gt;7&lt;/number&gt;&lt;dates&gt;&lt;year&gt;1986&lt;/year&gt;&lt;pub-dates&gt;&lt;date&gt;Jul&lt;/date&gt;&lt;/pub-dates&gt;&lt;/dates&gt;&lt;isbn&gt;0002-1369&lt;/isbn&gt;&lt;accession-num&gt;WOS:A1986D336800004&lt;/accession-num&gt;&lt;urls&gt;&lt;related-urls&gt;&lt;url&gt;&amp;lt;Go to ISI&amp;gt;://WOS:A1986D3368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itpreechavanich et al. 198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25B626F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4197442B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dul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31EEB14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lu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42D46B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7FEBC4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8931C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44683A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03606B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3ABB0C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CA8D10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366D4A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3AF7E00F" w14:textId="1337212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gga&lt;/Author&gt;&lt;Year&gt;1990&lt;/Year&gt;&lt;RecNum&gt;18&lt;/RecNum&gt;&lt;DisplayText&gt;(Bagga et al. 1990)&lt;/DisplayText&gt;&lt;record&gt;&lt;rec-number&gt;18&lt;/rec-number&gt;&lt;foreign-keys&gt;&lt;key app="EN" db-id="rtrewxeabr29tkerw09xe0dm52rp2wrwftzz" timestamp="0"&gt;18&lt;/key&gt;&lt;/foreign-keys&gt;&lt;ref-type name="Journal Article"&gt;17&lt;/ref-type&gt;&lt;contributors&gt;&lt;authors&gt;&lt;author&gt;Bagga, P. S.&lt;/author&gt;&lt;author&gt;Sandhu, D. K.&lt;/author&gt;&lt;author&gt;Sharma, S.&lt;/author&gt;&lt;/authors&gt;&lt;/contributors&gt;&lt;auth-address&gt;Guru Nanak Dev Engn Coll,Sch Life Sci,Microbiol Unit,Amritsar 143005,Punjab,India&lt;/auth-address&gt;&lt;titles&gt;&lt;title&gt;&lt;style face="normal" font="default" size="100%"&gt;Purification and characterization of cellulolytic enzymes produced by &lt;/style&gt;&lt;style face="italic" font="default" size="100%"&gt;Aspergillus nidulans&lt;/style&gt;&lt;/title&gt;&lt;secondary-title&gt;J Appl Bacteriol&lt;/secondary-title&gt;&lt;/titles&gt;&lt;pages&gt;61-68&lt;/pages&gt;&lt;volume&gt;68&lt;/volume&gt;&lt;number&gt;1&lt;/number&gt;&lt;dates&gt;&lt;year&gt;1990&lt;/year&gt;&lt;pub-dates&gt;&lt;date&gt;Jan&lt;/date&gt;&lt;/pub-dates&gt;&lt;/dates&gt;&lt;isbn&gt;0021-8847&lt;/isbn&gt;&lt;accession-num&gt;WOS:A1990CN32000009&lt;/accession-num&gt;&lt;urls&gt;&lt;related-urls&gt;&lt;url&gt;&amp;lt;Go to ISI&amp;gt;://WOS:A1990CN32000009&lt;/url&gt;&lt;/related-urls&gt;&lt;/urls&gt;&lt;electronic-resource-num&gt;DOI 10.1111/j.1365-2672.1990.tb02549.x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gga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703E441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6DC250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6844153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-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Gluco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CADC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6E829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93E0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10CD11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3BEC4B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88D540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0DD8F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3ED8C3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CC29797" w14:textId="39178EF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gga&lt;/Author&gt;&lt;Year&gt;1990&lt;/Year&gt;&lt;RecNum&gt;18&lt;/RecNum&gt;&lt;DisplayText&gt;(Bagga et al. 1990)&lt;/DisplayText&gt;&lt;record&gt;&lt;rec-number&gt;18&lt;/rec-number&gt;&lt;foreign-keys&gt;&lt;key app="EN" db-id="rtrewxeabr29tkerw09xe0dm52rp2wrwftzz" timestamp="0"&gt;18&lt;/key&gt;&lt;/foreign-keys&gt;&lt;ref-type name="Journal Article"&gt;17&lt;/ref-type&gt;&lt;contributors&gt;&lt;authors&gt;&lt;author&gt;Bagga, P. S.&lt;/author&gt;&lt;author&gt;Sandhu, D. K.&lt;/author&gt;&lt;author&gt;Sharma, S.&lt;/author&gt;&lt;/authors&gt;&lt;/contributors&gt;&lt;auth-address&gt;Guru Nanak Dev Engn Coll,Sch Life Sci,Microbiol Unit,Amritsar 143005,Punjab,India&lt;/auth-address&gt;&lt;titles&gt;&lt;title&gt;&lt;style face="normal" font="default" size="100%"&gt;Purification and characterization of cellulolytic enzymes produced by &lt;/style&gt;&lt;style face="italic" font="default" size="100%"&gt;Aspergillus nidulans&lt;/style&gt;&lt;/title&gt;&lt;secondary-title&gt;J Appl Bacteriol&lt;/secondary-title&gt;&lt;/titles&gt;&lt;pages&gt;61-68&lt;/pages&gt;&lt;volume&gt;68&lt;/volume&gt;&lt;number&gt;1&lt;/number&gt;&lt;dates&gt;&lt;year&gt;1990&lt;/year&gt;&lt;pub-dates&gt;&lt;date&gt;Jan&lt;/date&gt;&lt;/pub-dates&gt;&lt;/dates&gt;&lt;isbn&gt;0021-8847&lt;/isbn&gt;&lt;accession-num&gt;WOS:A1990CN32000009&lt;/accession-num&gt;&lt;urls&gt;&lt;related-urls&gt;&lt;url&gt;&amp;lt;Go to ISI&amp;gt;://WOS:A1990CN32000009&lt;/url&gt;&lt;/related-urls&gt;&lt;/urls&gt;&lt;electronic-resource-num&gt;DOI 10.1111/j.1365-2672.1990.tb02549.x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gga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4178B83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FC6DDBB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B350B67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D03384C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939931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C68E7F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9879B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7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781A8F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3CA70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E0D5C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6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D76983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59B9B311" w14:textId="5D98A36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F6748F0" w14:textId="77777777" w:rsidTr="004F5D61">
        <w:tc>
          <w:tcPr>
            <w:tcW w:w="2875" w:type="dxa"/>
          </w:tcPr>
          <w:p w14:paraId="564FEF7D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3A37283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1</w:t>
            </w:r>
          </w:p>
        </w:tc>
        <w:tc>
          <w:tcPr>
            <w:tcW w:w="1008" w:type="dxa"/>
          </w:tcPr>
          <w:p w14:paraId="406CFF34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</w:tcPr>
          <w:p w14:paraId="3087522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26730A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BC16C8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66C467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2D70BA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EE7051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FBC4EF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262EA90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</w:tcPr>
          <w:p w14:paraId="67186F00" w14:textId="7962E3EB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6F7CD23E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865F548" w14:textId="77777777" w:rsidR="00BE51B0" w:rsidRPr="00001CE0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A7F99AE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 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378FD6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95E69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3BC5DF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C6D932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2B3823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B96FDD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A9467F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642552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6EF8B16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55BA8493" w14:textId="004E95C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vanPeij&lt;/Author&gt;&lt;Year&gt;1997&lt;/Year&gt;&lt;RecNum&gt;111&lt;/RecNum&gt;&lt;DisplayText&gt;(vanPeij et al. 1997)&lt;/DisplayText&gt;&lt;record&gt;&lt;rec-number&gt;111&lt;/rec-number&gt;&lt;foreign-keys&gt;&lt;key app="EN" db-id="rtrewxeabr29tkerw09xe0dm52rp2wrwftzz" timestamp="0"&gt;111&lt;/key&gt;&lt;/foreign-keys&gt;&lt;ref-type name="Journal Article"&gt;17&lt;/ref-type&gt;&lt;contributors&gt;&lt;authors&gt;&lt;author&gt;vanPeij, N. N. M. E.&lt;/author&gt;&lt;author&gt;Brinkmann, J.&lt;/author&gt;&lt;author&gt;Vrsanska, M.&lt;/author&gt;&lt;author&gt;Visser, J.&lt;/author&gt;&lt;author&gt;deGraaff, L. H.&lt;/author&gt;&lt;/authors&gt;&lt;/contributors&gt;&lt;auth-address&gt;Wageningen Univ Agr,Sect Mol Genet Ind Microorganisms,Nl-6703 Ha Wageningen,Netherlands&amp;#xD;Slovak Acad Sci,Inst Chem,Bratislava,Slovakia&lt;/auth-address&gt;&lt;titles&gt;&lt;title&gt;&lt;style face="normal" font="default" size="100%"&gt;Beta-xylosidase activity, encoded by xlnD, is essential for complete hydrolysis of xylan by &lt;/style&gt;&lt;style face="italic" font="default" size="100%"&gt;Aspergillus niger &lt;/style&gt;&lt;style face="normal" font="default" size="100%"&gt;but not for induction of the xylanolytic enzyme spectrum&lt;/style&gt;&lt;/title&gt;&lt;secondary-title&gt;Eur J Biochem&lt;/secondary-title&gt;&lt;alt-title&gt;Eur J Biochem&lt;/alt-title&gt;&lt;/titles&gt;&lt;pages&gt;164-173&lt;/pages&gt;&lt;volume&gt;245&lt;/volume&gt;&lt;number&gt;1&lt;/number&gt;&lt;keywords&gt;&lt;keyword&gt;aspergillus niger&lt;/keyword&gt;&lt;keyword&gt;filamentous fungi&lt;/keyword&gt;&lt;keyword&gt;beta-xylosidase gene cloning&lt;/keyword&gt;&lt;keyword&gt;induction&lt;/keyword&gt;&lt;keyword&gt;xylan hydrolysis&lt;/keyword&gt;&lt;keyword&gt;l-arabinofuranosidase activities&lt;/keyword&gt;&lt;keyword&gt;acid-sequence similarities&lt;/keyword&gt;&lt;keyword&gt;trichoderma-reesei&lt;/keyword&gt;&lt;keyword&gt;bifunctional protein&lt;/keyword&gt;&lt;keyword&gt;molecular-biology&lt;/keyword&gt;&lt;keyword&gt;gene&lt;/keyword&gt;&lt;keyword&gt;glucosidase&lt;/keyword&gt;&lt;keyword&gt;cloning&lt;/keyword&gt;&lt;keyword&gt;purification&lt;/keyword&gt;&lt;keyword&gt;expression&lt;/keyword&gt;&lt;/keywords&gt;&lt;dates&gt;&lt;year&gt;1997&lt;/year&gt;&lt;pub-dates&gt;&lt;date&gt;Apr 1&lt;/date&gt;&lt;/pub-dates&gt;&lt;/dates&gt;&lt;isbn&gt;0014-2956&lt;/isbn&gt;&lt;accession-num&gt;WOS:A1997WT20400021&lt;/accession-num&gt;&lt;urls&gt;&lt;related-urls&gt;&lt;url&gt;&amp;lt;Go to ISI&amp;gt;://WOS:A1997WT20400021&lt;/url&gt;&lt;/related-urls&gt;&lt;/urls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Peij et al. 1997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080CE4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29A825F" w14:textId="77777777" w:rsidR="00BE51B0" w:rsidRPr="00001CE0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Aureobasidium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C883514" w14:textId="77777777" w:rsidR="00BE51B0" w:rsidRPr="007029BF" w:rsidRDefault="00BE51B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0690D71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9358556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549138E" w14:textId="77777777" w:rsidR="00BE51B0" w:rsidRPr="007029BF" w:rsidRDefault="00001CE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F7FE3D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8554E6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.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BACC8F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EA66A8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1515265" w14:textId="77777777" w:rsidR="00BE51B0" w:rsidRPr="007029BF" w:rsidRDefault="00BE51B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57D2E3FA" w14:textId="7825A250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yashi&lt;/Author&gt;&lt;Year&gt;2001&lt;/Year&gt;&lt;RecNum&gt;124&lt;/RecNum&gt;&lt;DisplayText&gt;(Hayashi et al. 2001)&lt;/DisplayText&gt;&lt;record&gt;&lt;rec-number&gt;124&lt;/rec-number&gt;&lt;foreign-keys&gt;&lt;key app="EN" db-id="rtrewxeabr29tkerw09xe0dm52rp2wrwftzz" timestamp="0"&gt;124&lt;/key&gt;&lt;/foreign-keys&gt;&lt;ref-type name="Journal Article"&gt;17&lt;/ref-type&gt;&lt;contributors&gt;&lt;authors&gt;&lt;author&gt;Hayashi, S.&lt;/author&gt;&lt;author&gt;Ohno, T.&lt;/author&gt;&lt;author&gt;Ito, M.&lt;/author&gt;&lt;author&gt;Yokoi, H.&lt;/author&gt;&lt;/authors&gt;&lt;/contributors&gt;&lt;auth-address&gt;Hayashi, S&amp;#xD;Miyazaki Univ, Fac Engn, Dept Appl Chem, Miyazaki 8892192, Japan&amp;#xD;Miyazaki Univ, Fac Engn, Dept Appl Chem, Miyazaki 8892192, Japan&amp;#xD;Miyazaki Univ, Fac Engn, Dept Appl Chem, Miyazaki 8892192, Japan&lt;/auth-address&gt;&lt;titles&gt;&lt;title&gt;&lt;style face="normal" font="default" size="100%"&gt;Purification and properties of the cell-associated ss-xylosidase from &lt;/style&gt;&lt;style face="italic" font="default" size="100%"&gt;Aureobasidium&lt;/style&gt;&lt;/title&gt;&lt;secondary-title&gt;J Ind Microbiol Biot&lt;/secondary-title&gt;&lt;/titles&gt;&lt;pages&gt;276-279&lt;/pages&gt;&lt;volume&gt;26&lt;/volume&gt;&lt;number&gt;5&lt;/number&gt;&lt;keywords&gt;&lt;keyword&gt;aureobasidium&lt;/keyword&gt;&lt;keyword&gt;p-nitrophenyl-ss-d-xyloside&lt;/keyword&gt;&lt;keyword&gt;ss-xylosidase&lt;/keyword&gt;&lt;keyword&gt;beta-xylosidase&lt;/keyword&gt;&lt;keyword&gt;enzymes&lt;/keyword&gt;&lt;keyword&gt;pullulans&lt;/keyword&gt;&lt;keyword&gt;glucosidase&lt;/keyword&gt;&lt;keyword&gt;temperature&lt;/keyword&gt;&lt;keyword&gt;xylan&lt;/keyword&gt;&lt;/keywords&gt;&lt;dates&gt;&lt;year&gt;2001&lt;/year&gt;&lt;pub-dates&gt;&lt;date&gt;May&lt;/date&gt;&lt;/pub-dates&gt;&lt;/dates&gt;&lt;isbn&gt;1367-5435&lt;/isbn&gt;&lt;accession-num&gt;WOS:000170320600004&lt;/accession-num&gt;&lt;urls&gt;&lt;related-urls&gt;&lt;url&gt;&amp;lt;Go to ISI&amp;gt;://WOS:000170320600004&lt;/url&gt;&lt;/related-urls&gt;&lt;/urls&gt;&lt;electronic-resource-num&gt;DOI 10.1038/sj.jim.7000120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yashi et al. 2001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DFC6379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87564AF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andid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ltat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AA47BF1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333BBD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B9370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8052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DB358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BA1FDD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952ED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632343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-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F08DF9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5277837E" w14:textId="786F9D06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ha&lt;/Author&gt;&lt;Year&gt;1996&lt;/Year&gt;&lt;RecNum&gt;80&lt;/RecNum&gt;&lt;DisplayText&gt;(Saha &amp;amp; Bothast 1996)&lt;/DisplayText&gt;&lt;record&gt;&lt;rec-number&gt;80&lt;/rec-number&gt;&lt;foreign-keys&gt;&lt;key app="EN" db-id="rtrewxeabr29tkerw09xe0dm52rp2wrwftzz" timestamp="0"&gt;80&lt;/key&gt;&lt;/foreign-keys&gt;&lt;ref-type name="Journal Article"&gt;17&lt;/ref-type&gt;&lt;contributors&gt;&lt;authors&gt;&lt;author&gt;Saha, B. C.&lt;/author&gt;&lt;author&gt;Bothast, R. J.&lt;/author&gt;&lt;/authors&gt;&lt;/contributors&gt;&lt;auth-address&gt;Saha, BC&amp;#xD;Usda Ars,Natl Ctr Agr Utilizat Res,Fbr,1815 N Univ St,Peoria,Il 61604, USA&amp;#xD;Usda Ars,Natl Ctr Agr Utilizat Res,Fbr,1815 N Univ St,Peoria,Il 61604, USA&lt;/auth-address&gt;&lt;titles&gt;&lt;title&gt;&lt;style face="normal" font="default" size="100%"&gt;Production, purification, and characterization of a highly glucose-tolerant novel beta-glucosidase from &lt;/style&gt;&lt;style face="italic" font="default" size="100%"&gt;Candida peltata&lt;/style&gt;&lt;/title&gt;&lt;secondary-title&gt;Appl Environ Microbiol&lt;/secondary-title&gt;&lt;/titles&gt;&lt;pages&gt;3165-3170&lt;/pages&gt;&lt;volume&gt;62&lt;/volume&gt;&lt;number&gt;9&lt;/number&gt;&lt;keywords&gt;&lt;keyword&gt;clostridium-thermocellum&lt;/keyword&gt;&lt;keyword&gt;microbispora-bispora&lt;/keyword&gt;&lt;keyword&gt;nucleotide-sequence&lt;/keyword&gt;&lt;keyword&gt;escherichia-coli&lt;/keyword&gt;&lt;keyword&gt;ethanol&lt;/keyword&gt;&lt;keyword&gt;cellulase&lt;/keyword&gt;&lt;keyword&gt;cloning&lt;/keyword&gt;&lt;keyword&gt;strain&lt;/keyword&gt;&lt;keyword&gt;wickerhamii&lt;/keyword&gt;&lt;keyword&gt;monilia&lt;/keyword&gt;&lt;/keywords&gt;&lt;dates&gt;&lt;year&gt;1996&lt;/year&gt;&lt;pub-dates&gt;&lt;date&gt;Sep&lt;/date&gt;&lt;/pub-dates&gt;&lt;/dates&gt;&lt;isbn&gt;0099-2240&lt;/isbn&gt;&lt;accession-num&gt;WOS:A1996VF61600015&lt;/accession-num&gt;&lt;urls&gt;&lt;related-urls&gt;&lt;url&gt;&amp;lt;Go to ISI&amp;gt;://WOS:A1996VF6160001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ha &amp; Bothast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265A6A7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680E59B" w14:textId="77777777" w:rsidR="00BE51B0" w:rsidRPr="007029B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ucknowens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9F5648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61EFE4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E0E35F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396A2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AAF63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CB4B33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4B182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AE9356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FB1951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AB17ECE" w14:textId="1092FE95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B8BCE8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5B2676F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8370D3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BH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303464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AD0F2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D2C205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0E09DA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0C6AB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B674CB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F6FEF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29F442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4305AB5C" w14:textId="532902AD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DA7ABCB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D7FC0CD" w14:textId="77777777" w:rsidR="00BE51B0" w:rsidRPr="00FC699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914608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DC8C02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80D4E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74DDB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698A4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EA510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B33832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23C95C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94A450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61484DE1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DE0A4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1E055557" w14:textId="69721ABE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17B339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347665A3" w14:textId="77777777" w:rsidR="00BE51B0" w:rsidRPr="007029BF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olan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D25DE5B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D00F1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8E0C5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008E7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A66A46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BCF0B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6B36E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92726D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E0B0DC1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91B8FAA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1632B7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64879C11" w14:textId="4E022A4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71&lt;/Year&gt;&lt;RecNum&gt;26&lt;/RecNum&gt;&lt;DisplayText&gt;(Wood 1971)&lt;/DisplayText&gt;&lt;record&gt;&lt;rec-number&gt;26&lt;/rec-number&gt;&lt;foreign-keys&gt;&lt;key app="EN" db-id="rtrewxeabr29tkerw09xe0dm52rp2wrwftzz" timestamp="0"&gt;26&lt;/key&gt;&lt;/foreign-keys&gt;&lt;ref-type name="Journal Article"&gt;17&lt;/ref-type&gt;&lt;contributors&gt;&lt;authors&gt;&lt;author&gt;Wood, T. M.&lt;/author&gt;&lt;/authors&gt;&lt;/contributors&gt;&lt;titles&gt;&lt;title&gt;&lt;style face="normal" font="default" size="100%"&gt;Cellulase of &lt;/style&gt;&lt;style face="italic" font="default" size="100%"&gt;Fusarium solani&lt;/style&gt;&lt;/title&gt;&lt;secondary-title&gt;Biochem J&lt;/secondary-title&gt;&lt;alt-title&gt;Biochem J&lt;/alt-title&gt;&lt;/titles&gt;&lt;pages&gt;353-362&lt;/pages&gt;&lt;volume&gt;121&lt;/volume&gt;&lt;number&gt;3&lt;/number&gt;&lt;dates&gt;&lt;year&gt;1971&lt;/year&gt;&lt;/dates&gt;&lt;isbn&gt;0264-6021&lt;/isbn&gt;&lt;accession-num&gt;WOS:A1971I559000001&lt;/accession-num&gt;&lt;urls&gt;&lt;related-urls&gt;&lt;url&gt;&amp;lt;Go to ISI&amp;gt;://WOS:A1971I5590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197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40FA0DB2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E76BB30" w14:textId="77777777" w:rsidR="00BE51B0" w:rsidRPr="007B65E2" w:rsidRDefault="00BE51B0" w:rsidP="00BE51B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BF7F509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80108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606854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333A8C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FDF4FD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506814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59A9E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BA559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2733D3B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A00C812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B08008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5D091867" w14:textId="2ADF6F4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6E92B7E" w14:textId="77777777" w:rsidTr="004F5D61">
        <w:tc>
          <w:tcPr>
            <w:tcW w:w="2875" w:type="dxa"/>
          </w:tcPr>
          <w:p w14:paraId="53EC3D2E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8F3ED8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008" w:type="dxa"/>
          </w:tcPr>
          <w:p w14:paraId="30ECD38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.7</w:t>
            </w:r>
          </w:p>
        </w:tc>
        <w:tc>
          <w:tcPr>
            <w:tcW w:w="1008" w:type="dxa"/>
          </w:tcPr>
          <w:p w14:paraId="087C8AD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6</w:t>
            </w:r>
          </w:p>
        </w:tc>
        <w:tc>
          <w:tcPr>
            <w:tcW w:w="1008" w:type="dxa"/>
          </w:tcPr>
          <w:p w14:paraId="2CE6F99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</w:t>
            </w:r>
          </w:p>
        </w:tc>
        <w:tc>
          <w:tcPr>
            <w:tcW w:w="1008" w:type="dxa"/>
          </w:tcPr>
          <w:p w14:paraId="34016155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</w:tcPr>
          <w:p w14:paraId="33FFC70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684415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4ACCB8D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</w:tcPr>
          <w:p w14:paraId="2ADB2BE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531028F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43BEB2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79B95B1C" w14:textId="69D28F1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6672A36" w14:textId="77777777" w:rsidTr="004F5D61">
        <w:trPr>
          <w:trHeight w:val="144"/>
        </w:trPr>
        <w:tc>
          <w:tcPr>
            <w:tcW w:w="2875" w:type="dxa"/>
          </w:tcPr>
          <w:p w14:paraId="4A367762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68ED90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008" w:type="dxa"/>
          </w:tcPr>
          <w:p w14:paraId="5129712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5</w:t>
            </w:r>
          </w:p>
        </w:tc>
        <w:tc>
          <w:tcPr>
            <w:tcW w:w="1008" w:type="dxa"/>
          </w:tcPr>
          <w:p w14:paraId="3DE6F68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008" w:type="dxa"/>
          </w:tcPr>
          <w:p w14:paraId="608C819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008" w:type="dxa"/>
          </w:tcPr>
          <w:p w14:paraId="0953806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6372ACE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15F71C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059BEB8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49A781E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A2EFE9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7E9BCE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1CFFA4EF" w14:textId="45197A20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5B7A61B" w14:textId="77777777" w:rsidTr="004F5D61">
        <w:tc>
          <w:tcPr>
            <w:tcW w:w="2875" w:type="dxa"/>
          </w:tcPr>
          <w:p w14:paraId="0ECB14BD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1FE75634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008" w:type="dxa"/>
          </w:tcPr>
          <w:p w14:paraId="08E2BD9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.6</w:t>
            </w:r>
          </w:p>
        </w:tc>
        <w:tc>
          <w:tcPr>
            <w:tcW w:w="1008" w:type="dxa"/>
          </w:tcPr>
          <w:p w14:paraId="7D8F31B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2</w:t>
            </w:r>
          </w:p>
        </w:tc>
        <w:tc>
          <w:tcPr>
            <w:tcW w:w="1008" w:type="dxa"/>
          </w:tcPr>
          <w:p w14:paraId="797476E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008" w:type="dxa"/>
          </w:tcPr>
          <w:p w14:paraId="04035CC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100A3F4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42AD84A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2AB889F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04929989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718E275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60B4532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00E614C6" w14:textId="049FA60B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160599F4" w14:textId="77777777" w:rsidTr="004F5D61">
        <w:tc>
          <w:tcPr>
            <w:tcW w:w="2875" w:type="dxa"/>
          </w:tcPr>
          <w:p w14:paraId="416C19CC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B269118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008" w:type="dxa"/>
          </w:tcPr>
          <w:p w14:paraId="419930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34</w:t>
            </w:r>
          </w:p>
        </w:tc>
        <w:tc>
          <w:tcPr>
            <w:tcW w:w="1008" w:type="dxa"/>
          </w:tcPr>
          <w:p w14:paraId="2CD7C60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</w:tcPr>
          <w:p w14:paraId="6CD550F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7</w:t>
            </w:r>
          </w:p>
        </w:tc>
        <w:tc>
          <w:tcPr>
            <w:tcW w:w="1008" w:type="dxa"/>
          </w:tcPr>
          <w:p w14:paraId="4E90CE3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2443881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DC7D296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05E6993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7A917D5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A827E0C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B2A6D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65B96FDF" w14:textId="54EAD942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04AD2A5B" w14:textId="77777777" w:rsidTr="004F5D61">
        <w:tc>
          <w:tcPr>
            <w:tcW w:w="2875" w:type="dxa"/>
          </w:tcPr>
          <w:p w14:paraId="6FEFD43E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EAE4DFA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008" w:type="dxa"/>
          </w:tcPr>
          <w:p w14:paraId="5FF2489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.9</w:t>
            </w:r>
          </w:p>
        </w:tc>
        <w:tc>
          <w:tcPr>
            <w:tcW w:w="1008" w:type="dxa"/>
          </w:tcPr>
          <w:p w14:paraId="6CD86BE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6</w:t>
            </w:r>
          </w:p>
        </w:tc>
        <w:tc>
          <w:tcPr>
            <w:tcW w:w="1008" w:type="dxa"/>
          </w:tcPr>
          <w:p w14:paraId="45AF5D1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08" w:type="dxa"/>
          </w:tcPr>
          <w:p w14:paraId="73935122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759C895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114F03D1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1F52179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2B60755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E836BB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2C934A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7BF5182B" w14:textId="779C11C4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37FEA4D7" w14:textId="77777777" w:rsidTr="004F5D61">
        <w:tc>
          <w:tcPr>
            <w:tcW w:w="2875" w:type="dxa"/>
          </w:tcPr>
          <w:p w14:paraId="023E8B8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47A67F2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008" w:type="dxa"/>
          </w:tcPr>
          <w:p w14:paraId="56F27C77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4</w:t>
            </w:r>
          </w:p>
        </w:tc>
        <w:tc>
          <w:tcPr>
            <w:tcW w:w="1008" w:type="dxa"/>
          </w:tcPr>
          <w:p w14:paraId="2F9DD200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2</w:t>
            </w:r>
          </w:p>
        </w:tc>
        <w:tc>
          <w:tcPr>
            <w:tcW w:w="1008" w:type="dxa"/>
          </w:tcPr>
          <w:p w14:paraId="548E0BA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</w:tcPr>
          <w:p w14:paraId="68614A8C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7775D0FF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7DDFB54D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0A3B561E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21637C37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0A1101E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3DF402F9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5522ED83" w14:textId="3F4E8C58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E51B0" w:rsidRPr="007029BF" w14:paraId="533F0EF7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F069550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9AE34B" w14:textId="77777777" w:rsidR="00BE51B0" w:rsidRPr="007029BF" w:rsidRDefault="00BE51B0" w:rsidP="00BE51B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30EAE2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.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53BFC6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94E433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A75B2B4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0558ACB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BA5AB3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364D68" w14:textId="77777777" w:rsidR="00BE51B0" w:rsidRPr="007029BF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2447A74" w14:textId="77777777" w:rsidR="00BE51B0" w:rsidRDefault="00BE51B0" w:rsidP="00BE51B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81A8EA7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0DDF86B2" w14:textId="2DF366D3" w:rsidR="00BE51B0" w:rsidRPr="007029BF" w:rsidRDefault="00BE51B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1A5704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2DEB54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DA9C7F0" w14:textId="77777777" w:rsidR="00001CE0" w:rsidRPr="007029BF" w:rsidRDefault="00001CE0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6814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4E8972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2.98 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9FB5C4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B10EB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28C06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D6952B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C97B5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21EE0A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7B5CB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45E0CB5" w14:textId="6604B99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rcia-Campayo&lt;/Author&gt;&lt;Year&gt;1993&lt;/Year&gt;&lt;RecNum&gt;113&lt;/RecNum&gt;&lt;DisplayText&gt;(Garcia-Campayo &amp;amp; Wood 1993)&lt;/DisplayText&gt;&lt;record&gt;&lt;rec-number&gt;113&lt;/rec-number&gt;&lt;foreign-keys&gt;&lt;key app="EN" db-id="rtrewxeabr29tkerw09xe0dm52rp2wrwftzz" timestamp="0"&gt;113&lt;/key&gt;&lt;/foreign-keys&gt;&lt;ref-type name="Journal Article"&gt;17&lt;/ref-type&gt;&lt;contributors&gt;&lt;authors&gt;&lt;author&gt;Garcia-Campayo, V.&lt;/author&gt;&lt;author&gt;Wood, T. M.&lt;/author&gt;&lt;/authors&gt;&lt;/contributors&gt;&lt;auth-address&gt;Rowett Res Inst,Greenburn Rd,Bucksburn Ab2 9sb,Aberdeen,Scotland&lt;/auth-address&gt;&lt;titles&gt;&lt;title&gt;&lt;style face="normal" font="default" size="100%"&gt;Purification and characterization of a beta-D-xylosidase from the anaerobic rumen fungus &lt;/style&gt;&lt;style face="italic" font="default" size="100%"&gt;Neocallimastix frontalis&lt;/style&gt;&lt;/title&gt;&lt;secondary-title&gt;Carbohyd Res&lt;/secondary-title&gt;&lt;alt-title&gt;Carbohyd Res&lt;/alt-title&gt;&lt;/titles&gt;&lt;pages&gt;229-245&lt;/pages&gt;&lt;volume&gt;242&lt;/volume&gt;&lt;keywords&gt;&lt;keyword&gt;aspergillus-niger&lt;/keyword&gt;&lt;keyword&gt;glucosidase&lt;/keyword&gt;&lt;keyword&gt;hydrolysis&lt;/keyword&gt;&lt;keyword&gt;protein&lt;/keyword&gt;&lt;/keywords&gt;&lt;dates&gt;&lt;year&gt;1993&lt;/year&gt;&lt;pub-dates&gt;&lt;date&gt;Apr 7&lt;/date&gt;&lt;/pub-dates&gt;&lt;/dates&gt;&lt;isbn&gt;0008-6215&lt;/isbn&gt;&lt;accession-num&gt;WOS:A1993KX48700021&lt;/accession-num&gt;&lt;urls&gt;&lt;related-urls&gt;&lt;url&gt;&amp;lt;Go to ISI&amp;gt;://WOS:A1993KX48700021&lt;/url&gt;&lt;/related-urls&gt;&lt;/urls&gt;&lt;electronic-resource-num&gt;Doi 10.1016/0008-6215(93)80037-F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rcia-Campayo &amp; Wood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6728C3C7" w14:textId="77777777" w:rsidTr="004F5D61">
        <w:tc>
          <w:tcPr>
            <w:tcW w:w="2875" w:type="dxa"/>
            <w:shd w:val="clear" w:color="auto" w:fill="F2F2F2" w:themeFill="background1" w:themeFillShade="F2"/>
          </w:tcPr>
          <w:p w14:paraId="08891770" w14:textId="77777777" w:rsidR="00144C16" w:rsidRPr="00001CE0" w:rsidRDefault="00144C16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F2F2F2" w:themeFill="background1" w:themeFillShade="F2"/>
          </w:tcPr>
          <w:p w14:paraId="0E54D525" w14:textId="77777777" w:rsidR="00144C16" w:rsidRPr="007029BF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67819B6B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0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723453CD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1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5C7FC9F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2D73271A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5AFD049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34D6511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F2F2F2" w:themeFill="background1" w:themeFillShade="F2"/>
          </w:tcPr>
          <w:p w14:paraId="1CF0DD22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F2F2F2" w:themeFill="background1" w:themeFillShade="F2"/>
          </w:tcPr>
          <w:p w14:paraId="5F6020AA" w14:textId="77777777" w:rsidR="00144C16" w:rsidRDefault="00296A1C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05D20642" w14:textId="77777777" w:rsidR="00296A1C" w:rsidRDefault="00296A1C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lobiohydrolas</w:t>
            </w:r>
            <w:proofErr w:type="spellEnd"/>
          </w:p>
        </w:tc>
        <w:tc>
          <w:tcPr>
            <w:tcW w:w="2093" w:type="dxa"/>
            <w:shd w:val="clear" w:color="auto" w:fill="F2F2F2" w:themeFill="background1" w:themeFillShade="F2"/>
          </w:tcPr>
          <w:p w14:paraId="6546C60D" w14:textId="62915B64" w:rsidR="00144C16" w:rsidRPr="007029BF" w:rsidRDefault="00296A1C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son&lt;/Author&gt;&lt;Year&gt;1994&lt;/Year&gt;&lt;RecNum&gt;203&lt;/RecNum&gt;&lt;DisplayText&gt;(Wilson et al. 1994)&lt;/DisplayText&gt;&lt;record&gt;&lt;rec-number&gt;203&lt;/rec-number&gt;&lt;foreign-keys&gt;&lt;key app="EN" db-id="rtrewxeabr29tkerw09xe0dm52rp2wrwftzz" timestamp="0"&gt;203&lt;/key&gt;&lt;/foreign-keys&gt;&lt;ref-type name="Journal Article"&gt;17&lt;/ref-type&gt;&lt;contributors&gt;&lt;authors&gt;&lt;author&gt;Wilson, C. A.&lt;/author&gt;&lt;author&gt;Mccrae, S. I.&lt;/author&gt;&lt;author&gt;Wood, T. M.&lt;/author&gt;&lt;/authors&gt;&lt;/contributors&gt;&lt;auth-address&gt;Rowett Res Inst,Bucksburn Ab2 9sb,Aberdeen,Scotland&lt;/auth-address&gt;&lt;titles&gt;&lt;title&gt;&lt;style face="normal" font="default" size="100%"&gt;Characterization of a beta-D-glucosidase from the anaerobic rumen fungus &lt;/style&gt;&lt;style face="italic" font="default" size="100%"&gt;Neocallimastix frontalis &lt;/style&gt;&lt;style face="normal" font="default" size="100%"&gt;with particular reference to attack on cello-oligosaccharides&lt;/style&gt;&lt;/title&gt;&lt;secondary-title&gt;J Biotechnol&lt;/secondary-title&gt;&lt;alt-title&gt;J Biotechnol&lt;/alt-title&gt;&lt;/titles&gt;&lt;pages&gt;217-227&lt;/pages&gt;&lt;volume&gt;37&lt;/volume&gt;&lt;number&gt;3&lt;/number&gt;&lt;keywords&gt;&lt;keyword&gt;rumen fungus&lt;/keyword&gt;&lt;keyword&gt;neocallimastix frontalis&lt;/keyword&gt;&lt;keyword&gt;beta-d-glucosidase&lt;/keyword&gt;&lt;keyword&gt;cello-oligosaccharide&lt;/keyword&gt;&lt;keyword&gt;anaerobic fungus&lt;/keyword&gt;&lt;keyword&gt;escherichia-coli&lt;/keyword&gt;&lt;keyword&gt;purification&lt;/keyword&gt;&lt;keyword&gt;cellulase&lt;/keyword&gt;&lt;keyword&gt;patriciarum&lt;/keyword&gt;&lt;keyword&gt;hydrolysis&lt;/keyword&gt;&lt;keyword&gt;glycoside&lt;/keyword&gt;&lt;keyword&gt;hydrolase&lt;/keyword&gt;&lt;keyword&gt;capacity&lt;/keyword&gt;&lt;keyword&gt;enzymes&lt;/keyword&gt;&lt;keyword&gt;domains&lt;/keyword&gt;&lt;/keywords&gt;&lt;dates&gt;&lt;year&gt;1994&lt;/year&gt;&lt;pub-dates&gt;&lt;date&gt;Nov 15&lt;/date&gt;&lt;/pub-dates&gt;&lt;/dates&gt;&lt;isbn&gt;0168-1656&lt;/isbn&gt;&lt;accession-num&gt;WOS:A1994PU02600004&lt;/accession-num&gt;&lt;urls&gt;&lt;related-urls&gt;&lt;url&gt;&amp;lt;Go to ISI&amp;gt;://WOS:A1994PU02600004&lt;/url&gt;&lt;/related-urls&gt;&lt;/urls&gt;&lt;electronic-resource-num&gt;Doi 10.1016/0168-1656(94)90129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ilso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53D1A434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1EB8814" w14:textId="77777777" w:rsidR="00A11B38" w:rsidRPr="00001CE0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3D0387C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613E95A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4EC08A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E1491C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62A934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A6200C2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CC4021F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6922B7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09A43A7" w14:textId="77777777" w:rsidR="00A11B38" w:rsidRDefault="00A11B38" w:rsidP="00296A1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224C31" w14:textId="39B55F1B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1507F933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C9545C5" w14:textId="77777777" w:rsidR="00144C16" w:rsidRP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strain PC-2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5A2591A" w14:textId="77777777" w:rsidR="00144C16" w:rsidRPr="007029BF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0411FAC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D68F29D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E301E85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7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70F919B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B51D77A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DC439EF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BEF8521" w14:textId="77777777" w:rsidR="00144C16" w:rsidRPr="007029BF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4ED30DD7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1C6DC8E" w14:textId="6807F330" w:rsidR="00144C16" w:rsidRPr="007029BF" w:rsidRDefault="00144C16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1994&lt;/Year&gt;&lt;RecNum&gt;201&lt;/RecNum&gt;&lt;DisplayText&gt;(Chen et al. 1994)&lt;/DisplayText&gt;&lt;record&gt;&lt;rec-number&gt;201&lt;/rec-number&gt;&lt;foreign-keys&gt;&lt;key app="EN" db-id="rtrewxeabr29tkerw09xe0dm52rp2wrwftzz" timestamp="0"&gt;201&lt;/key&gt;&lt;/foreign-keys&gt;&lt;ref-type name="Journal Article"&gt;17&lt;/ref-type&gt;&lt;contributors&gt;&lt;authors&gt;&lt;author&gt;Chen, H. Z.&lt;/author&gt;&lt;author&gt;Li, X. L.&lt;/author&gt;&lt;author&gt;Ljungdahl, L. G.&lt;/author&gt;&lt;/authors&gt;&lt;/contributors&gt;&lt;auth-address&gt;Univ Georgia,Ctr Biol Resource Recovery,Dept Biochem,Life Sci Bldg,Athens,Ga 30602&lt;/auth-address&gt;&lt;titles&gt;&lt;title&gt;&lt;style face="normal" font="default" size="100%"&gt;Isolation and properties of an extracellular beta-glucosidase from the polycentric rumen fungus &lt;/style&gt;&lt;style face="italic" font="default" size="100%"&gt;Orpinomyces s&lt;/style&gt;&lt;style face="normal" font="default" size="100%"&gt;p strain pc-2&lt;/style&gt;&lt;/title&gt;&lt;secondary-title&gt;Appl Environ Microbiol&lt;/secondary-title&gt;&lt;/titles&gt;&lt;pages&gt;64-70&lt;/pages&gt;&lt;volume&gt;60&lt;/volume&gt;&lt;number&gt;1&lt;/number&gt;&lt;keywords&gt;&lt;keyword&gt;neocallimastix-frontalis eb188&lt;/keyword&gt;&lt;keyword&gt;anaerobic fungus&lt;/keyword&gt;&lt;keyword&gt;bacteroides-succinogenes&lt;/keyword&gt;&lt;keyword&gt;ruminal fungi&lt;/keyword&gt;&lt;keyword&gt;purification&lt;/keyword&gt;&lt;keyword&gt;cellulose&lt;/keyword&gt;&lt;keyword&gt;enzymes&lt;/keyword&gt;&lt;keyword&gt;fermentation&lt;/keyword&gt;&lt;keyword&gt;degradation&lt;/keyword&gt;&lt;keyword&gt;expression&lt;/keyword&gt;&lt;/keywords&gt;&lt;dates&gt;&lt;year&gt;1994&lt;/year&gt;&lt;pub-dates&gt;&lt;date&gt;Jan&lt;/date&gt;&lt;/pub-dates&gt;&lt;/dates&gt;&lt;isbn&gt;0099-2240&lt;/isbn&gt;&lt;accession-num&gt;WOS:A1994MP51200010&lt;/accession-num&gt;&lt;urls&gt;&lt;related-urls&gt;&lt;url&gt;&amp;lt;Go to ISI&amp;gt;://WOS:A1994MP51200010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e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41B6E77C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DEFC32F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aecil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21FE1F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C2D100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7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7CDD9E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2E481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D8F8E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5660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7C0137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EB7B2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84F10C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C44AD3E" w14:textId="682CB69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ang&lt;/Author&gt;&lt;Year&gt;2008&lt;/Year&gt;&lt;RecNum&gt;5&lt;/RecNum&gt;&lt;DisplayText&gt;(Yang et al. 2008)&lt;/DisplayText&gt;&lt;record&gt;&lt;rec-number&gt;5&lt;/rec-number&gt;&lt;foreign-keys&gt;&lt;key app="EN" db-id="rtrewxeabr29tkerw09xe0dm52rp2wrwftzz" timestamp="0"&gt;5&lt;/key&gt;&lt;/foreign-keys&gt;&lt;ref-type name="Journal Article"&gt;17&lt;/ref-type&gt;&lt;contributors&gt;&lt;authors&gt;&lt;author&gt;Yang, S.&lt;/author&gt;&lt;author&gt;Jiang, Z.&lt;/author&gt;&lt;author&gt;Yan, Q.&lt;/author&gt;&lt;author&gt;Zhu, H.&lt;/author&gt;&lt;/authors&gt;&lt;/contributors&gt;&lt;auth-address&gt;Department of Biotechnology, College of Food Science and Nutritional Engineering, China Agricultural University, Beijing 100083, China.&lt;/auth-address&gt;&lt;titles&gt;&lt;title&gt;&lt;style face="normal" font="default" size="100%"&gt;Characterization of a thermostable extracellular beta-glucosidase with activities of exoglucanase and transglycosylation from &lt;/style&gt;&lt;style face="italic" font="default" size="100%"&gt;Paecilomyces thermophila&lt;/style&gt;&lt;/title&gt;&lt;secondary-title&gt;J Agric Food Chem&lt;/secondary-title&gt;&lt;alt-title&gt;Journal of agricultural and food chemistry&lt;/alt-title&gt;&lt;/titles&gt;&lt;pages&gt;602-608&lt;/pages&gt;&lt;volume&gt;56&lt;/volume&gt;&lt;number&gt;2&lt;/number&gt;&lt;keywords&gt;&lt;keyword&gt;Enzyme Stability&lt;/keyword&gt;&lt;keyword&gt;Glycosylation&lt;/keyword&gt;&lt;keyword&gt;Hot Temperature&lt;/keyword&gt;&lt;keyword&gt;Hydrogen-Ion Concentration&lt;/keyword&gt;&lt;keyword&gt;Paecilomyces/*enzymology&lt;/keyword&gt;&lt;keyword&gt;Substrate Specificity&lt;/keyword&gt;&lt;keyword&gt;beta-Glucosidase/chemistry/isolation &amp;amp; purification/*metabolism&lt;/keyword&gt;&lt;/keywords&gt;&lt;dates&gt;&lt;year&gt;2008&lt;/year&gt;&lt;pub-dates&gt;&lt;date&gt;Jan 23&lt;/date&gt;&lt;/pub-dates&gt;&lt;/dates&gt;&lt;isbn&gt;0021-8561 (Print)&amp;#xD;0021-8561 (Linking)&lt;/isbn&gt;&lt;accession-num&gt;18092750&lt;/accession-num&gt;&lt;urls&gt;&lt;related-urls&gt;&lt;url&gt;http://www.ncbi.nlm.nih.gov/pubmed/18092750&lt;/url&gt;&lt;/related-urls&gt;&lt;/urls&gt;&lt;electronic-resource-num&gt;10.1021/jf072279+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ang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B47561E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0DB5039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uniculos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8A15BD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4C5B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53EAE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3667F6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3334B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D7937B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5AC0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A8CF74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CF7AEA5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4F3C4D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6D317DE" w14:textId="23B4074B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48&lt;/RecNum&gt;&lt;DisplayText&gt;(Wood &amp;amp; Mccrae 1982a)&lt;/DisplayText&gt;&lt;record&gt;&lt;rec-number&gt;48&lt;/rec-number&gt;&lt;foreign-keys&gt;&lt;key app="EN" db-id="rtrewxeabr29tkerw09xe0dm52rp2wrwftzz" timestamp="0"&gt;48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Dept Microbial Biochem,Bucksburn Ab2 9sb,Aberdeen,Scotland&amp;#xD;Rowett Res Inst,Dept Microbial Biochem,Bucksburn Ab2 9sb,Aberdeen,Scotland&lt;/auth-address&gt;&lt;titles&gt;&lt;title&gt;&lt;style face="normal" font="default" size="100%"&gt;Purification and some properties of a (1-]4)-beta-D-glucan glucohydrolase associated with the cellulase from the fungus &lt;/style&gt;&lt;style face="italic" font="default" size="100%"&gt;Penicillium funiculosum&lt;/style&gt;&lt;/title&gt;&lt;secondary-title&gt;Carbohyd Res&lt;/secondary-title&gt;&lt;alt-title&gt;Carbohyd Res&lt;/alt-title&gt;&lt;/titles&gt;&lt;pages&gt;291-303&lt;/pages&gt;&lt;volume&gt;110&lt;/volume&gt;&lt;number&gt;2&lt;/number&gt;&lt;dates&gt;&lt;year&gt;1982&lt;/year&gt;&lt;/dates&gt;&lt;isbn&gt;0008-6215&lt;/isbn&gt;&lt;accession-num&gt;WOS:A1982PV63700011&lt;/accession-num&gt;&lt;urls&gt;&lt;related-urls&gt;&lt;url&gt;&amp;lt;Go to ISI&amp;gt;://WOS:A1982PV63700011&lt;/url&gt;&lt;/related-urls&gt;&lt;/urls&gt;&lt;electronic-resource-num&gt;Doi 10.1016/0008-6215(82)84011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E417BAF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ABFBF20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hanerochaete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913FCC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ED5231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1AF86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9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5C27E4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173DB4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B069C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D673C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424382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C8B76C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D59849E" w14:textId="0EED2D7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ymar&lt;/Author&gt;&lt;Year&gt;1995&lt;/Year&gt;&lt;RecNum&gt;81&lt;/RecNum&gt;&lt;DisplayText&gt;(Lymar et al. 1995)&lt;/DisplayText&gt;&lt;record&gt;&lt;rec-number&gt;81&lt;/rec-number&gt;&lt;foreign-keys&gt;&lt;key app="EN" db-id="rtrewxeabr29tkerw09xe0dm52rp2wrwftzz" timestamp="0"&gt;81&lt;/key&gt;&lt;/foreign-keys&gt;&lt;ref-type name="Journal Article"&gt;17&lt;/ref-type&gt;&lt;contributors&gt;&lt;authors&gt;&lt;author&gt;Lymar, E. S.&lt;/author&gt;&lt;author&gt;Li, B.&lt;/author&gt;&lt;author&gt;Renganathan, V.&lt;/author&gt;&lt;/authors&gt;&lt;/contributors&gt;&lt;auth-address&gt;Oregon Grad Inst Sci &amp;amp; Technol,Dept Chem Biochem &amp;amp; Molec Biol,Portland,or 97291&lt;/auth-address&gt;&lt;titles&gt;&lt;title&gt;&lt;style face="normal" font="default" size="100%"&gt;Purification and characterization of a cellulose-binding beta-glucosidase from cellulose-degrading cultures of &lt;/style&gt;&lt;style face="italic" font="default" size="100%"&gt;Phanerochaete chrysosporium&lt;/style&gt;&lt;/title&gt;&lt;secondary-title&gt;Appl Environ Microbiol&lt;/secondary-title&gt;&lt;/titles&gt;&lt;pages&gt;2976-2980&lt;/pages&gt;&lt;volume&gt;61&lt;/volume&gt;&lt;number&gt;8&lt;/number&gt;&lt;keywords&gt;&lt;keyword&gt;sporotrichum-pulverulentum&lt;/keyword&gt;&lt;keyword&gt;cellobiose oxidase&lt;/keyword&gt;&lt;keyword&gt;trichoderma-reesei&lt;/keyword&gt;&lt;keyword&gt;fungus&lt;/keyword&gt;&lt;keyword&gt;enzymes&lt;/keyword&gt;&lt;keyword&gt;degradation&lt;/keyword&gt;&lt;keyword&gt;hydrolysis&lt;/keyword&gt;&lt;keyword&gt;lignin&lt;/keyword&gt;&lt;/keywords&gt;&lt;dates&gt;&lt;year&gt;1995&lt;/year&gt;&lt;pub-dates&gt;&lt;date&gt;Aug&lt;/date&gt;&lt;/pub-dates&gt;&lt;/dates&gt;&lt;isbn&gt;0099-2240&lt;/isbn&gt;&lt;accession-num&gt;WOS:A1995RM01500026&lt;/accession-num&gt;&lt;urls&gt;&lt;related-urls&gt;&lt;url&gt;&amp;lt;Go to ISI&amp;gt;://WOS:A1995RM0150002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ymar et al. 199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EFA19F6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132E40F" w14:textId="77777777" w:rsidR="00001CE0" w:rsidRPr="00A37F36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-33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863D41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8CD2D0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24482B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95769E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987222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03529F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97209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AC984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FE8B3C3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7D452BF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61B45A53" w14:textId="07C9A6D1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5E58D107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BC2DD37" w14:textId="77777777" w:rsidR="00A11B38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DAD6192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F84E8A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8DEBEA9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44551B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25D41D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B36C7C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4559E4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3A6ADD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C68D27A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C5F47F8" w14:textId="7B2F2FEA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44C16" w:rsidRPr="007029BF" w14:paraId="13F7938A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057F4E1" w14:textId="77777777" w:rsidR="00144C16" w:rsidRP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E2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95A0E78" w14:textId="77777777" w:rsidR="00144C16" w:rsidRDefault="00144C16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E9C3F2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90EF726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2C5DA6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71171E8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7-6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4BD1DB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BEB313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E8A4C3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C05A3E8" w14:textId="77777777" w:rsidR="00144C16" w:rsidRDefault="00144C16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F6DD7AB" w14:textId="3DBA345A" w:rsidR="00144C16" w:rsidRDefault="00144C16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oYW5naTwvQXV0aG9yPjxZZWFyPjIwMDI8L1llYXI+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YXJoYW5naTwvQXV0aG9yPjxZZWFyPjIwMDI8L1llYXI+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rhangi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11B38" w:rsidRPr="007029BF" w14:paraId="35876B9C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BE3D580" w14:textId="77777777" w:rsidR="00A11B38" w:rsidRDefault="00A11B38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E82441A" w14:textId="77777777" w:rsidR="00A11B38" w:rsidRDefault="00A11B38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67B608E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633E98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0928D8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4C3156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30D7A0D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710007B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BEF2FE9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20DC8D7" w14:textId="77777777" w:rsidR="00A11B38" w:rsidRDefault="00A11B38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35DE8B01" w14:textId="4C9B19D2" w:rsidR="00A11B38" w:rsidRDefault="00A11B38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5&lt;/RecNum&gt;&lt;DisplayText&gt;(Hebraud &amp;amp; Fevre 1988a)&lt;/DisplayText&gt;&lt;record&gt;&lt;rec-number&gt;205&lt;/rec-number&gt;&lt;foreign-keys&gt;&lt;key app="EN" db-id="02wfevd0lz09xkeet05599vasze9wwpp2x20" timestamp="1447355253"&gt;205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Characterization of Glycoside and Polysaccharide Hydrolases Secreted by the Rumen Anaerobic Fungi Neocallimastix-Frontalis, Sphaeromonas-Communis and Piromonas-Communis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a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A22CB4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7381158" w14:textId="77777777" w:rsidR="00001CE0" w:rsidRPr="00A37F36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orotrich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CFE365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I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7835A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1AEED0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EC9246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5874A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24125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83D11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9D67FD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F381D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4CC834E6" w14:textId="761B3BF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hat&lt;/Author&gt;&lt;Year&gt;1993&lt;/Year&gt;&lt;RecNum&gt;44&lt;/RecNum&gt;&lt;DisplayText&gt;(Bhat et al. 1993)&lt;/DisplayText&gt;&lt;record&gt;&lt;rec-number&gt;44&lt;/rec-number&gt;&lt;foreign-keys&gt;&lt;key app="EN" db-id="rtrewxeabr29tkerw09xe0dm52rp2wrwftzz" timestamp="0"&gt;44&lt;/key&gt;&lt;/foreign-keys&gt;&lt;ref-type name="Journal Article"&gt;17&lt;/ref-type&gt;&lt;contributors&gt;&lt;authors&gt;&lt;author&gt;Bhat, K. M.&lt;/author&gt;&lt;author&gt;Gaikwad, J. S.&lt;/author&gt;&lt;author&gt;Maheshwari, R.&lt;/author&gt;&lt;/authors&gt;&lt;/contributors&gt;&lt;auth-address&gt;Indian Inst Sci,Dept Biochem,Bangalore 560012,Karnataka,India&lt;/auth-address&gt;&lt;titles&gt;&lt;title&gt;&lt;style face="normal" font="default" size="100%"&gt;Purification and characterization of an extracellular beta-glucosidase from the thermophilic fungus &lt;/style&gt;&lt;style face="italic" font="default" size="100%"&gt;Sporotrichum thermophile &lt;/style&gt;&lt;style face="normal" font="default" size="100%"&gt;and its influence on cellulase activity&lt;/style&gt;&lt;/title&gt;&lt;secondary-title&gt;J Gen Microbiol&lt;/secondary-title&gt;&lt;/titles&gt;&lt;pages&gt;2825-2832&lt;/pages&gt;&lt;volume&gt;139&lt;/volume&gt;&lt;keywords&gt;&lt;keyword&gt;sclerotium-rolfsii&lt;/keyword&gt;&lt;keyword&gt;trichoderma-reesei&lt;/keyword&gt;&lt;keyword&gt;enzymes&lt;/keyword&gt;&lt;/keywords&gt;&lt;dates&gt;&lt;year&gt;1993&lt;/year&gt;&lt;pub-dates&gt;&lt;date&gt;Nov&lt;/date&gt;&lt;/pub-dates&gt;&lt;/dates&gt;&lt;isbn&gt;0022-1287&lt;/isbn&gt;&lt;accession-num&gt;WOS:A1993MH54500037&lt;/accession-num&gt;&lt;urls&gt;&lt;related-urls&gt;&lt;url&gt;&amp;lt;Go to ISI&amp;gt;://WOS:A1993MH5450003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hat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1AA28E0" w14:textId="77777777" w:rsidTr="004F5D61">
        <w:tc>
          <w:tcPr>
            <w:tcW w:w="2875" w:type="dxa"/>
          </w:tcPr>
          <w:p w14:paraId="6399C45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1D0F0ED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A</w:t>
            </w:r>
          </w:p>
        </w:tc>
        <w:tc>
          <w:tcPr>
            <w:tcW w:w="1008" w:type="dxa"/>
          </w:tcPr>
          <w:p w14:paraId="65B9D70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95</w:t>
            </w:r>
          </w:p>
        </w:tc>
        <w:tc>
          <w:tcPr>
            <w:tcW w:w="1008" w:type="dxa"/>
          </w:tcPr>
          <w:p w14:paraId="257BF25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008" w:type="dxa"/>
          </w:tcPr>
          <w:p w14:paraId="1F0D3E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A1E3D3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</w:tcPr>
          <w:p w14:paraId="551E5E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920706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</w:tcPr>
          <w:p w14:paraId="3C84B7D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</w:tcPr>
          <w:p w14:paraId="4A8DBB8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</w:tcPr>
          <w:p w14:paraId="3A60E125" w14:textId="7E928AF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yer&lt;/Author&gt;&lt;Year&gt;1981&lt;/Year&gt;&lt;RecNum&gt;45&lt;/RecNum&gt;&lt;DisplayText&gt;(Meyer &amp;amp; Canevascini 1981)&lt;/DisplayText&gt;&lt;record&gt;&lt;rec-number&gt;45&lt;/rec-number&gt;&lt;foreign-keys&gt;&lt;key app="EN" db-id="rtrewxeabr29tkerw09xe0dm52rp2wrwftzz" timestamp="0"&gt;45&lt;/key&gt;&lt;/foreign-keys&gt;&lt;ref-type name="Journal Article"&gt;17&lt;/ref-type&gt;&lt;contributors&gt;&lt;authors&gt;&lt;author&gt;Meyer, H. P.&lt;/author&gt;&lt;author&gt;Canevascini, G.&lt;/author&gt;&lt;/authors&gt;&lt;/contributors&gt;&lt;auth-address&gt;Univ Fribourg,Inst Biol Vegetale &amp;amp; Phytochim,Ch-1700 Fribourg,Switzerland&lt;/auth-address&gt;&lt;titles&gt;&lt;title&gt;&lt;style face="normal" font="default" size="100%"&gt;Separation and some properties of 2 intracellular beta-glucosidases of &lt;/style&gt;&lt;style face="italic" font="default" size="100%"&gt;Sporotrichum &lt;/style&gt;&lt;style face="normal" font="default" size="100%"&gt;(&lt;/style&gt;&lt;style face="italic" font="default" size="100%"&gt;Chrysosporium&lt;/style&gt;&lt;style face="normal" font="default" size="100%"&gt;) thermophile&lt;/style&gt;&lt;/title&gt;&lt;secondary-title&gt;Appl Environ Microbiol&lt;/secondary-title&gt;&lt;/titles&gt;&lt;pages&gt;924-931&lt;/pages&gt;&lt;volume&gt;41&lt;/volume&gt;&lt;number&gt;4&lt;/number&gt;&lt;dates&gt;&lt;year&gt;1981&lt;/year&gt;&lt;/dates&gt;&lt;isbn&gt;0099-2240&lt;/isbn&gt;&lt;accession-num&gt;WOS:A1981LL33600013&lt;/accession-num&gt;&lt;urls&gt;&lt;related-urls&gt;&lt;url&gt;&amp;lt;Go to ISI&amp;gt;://WOS:A1981LL336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eyer &amp; Canevascini 198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1E7E21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67EEEA7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3A505C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B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CDBB8D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9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44F4BF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21918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D7CEB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23106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D3A621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D2F30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EC28D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8C753D5" w14:textId="5882AA1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yer&lt;/Author&gt;&lt;Year&gt;1981&lt;/Year&gt;&lt;RecNum&gt;45&lt;/RecNum&gt;&lt;DisplayText&gt;(Meyer &amp;amp; Canevascini 1981)&lt;/DisplayText&gt;&lt;record&gt;&lt;rec-number&gt;45&lt;/rec-number&gt;&lt;foreign-keys&gt;&lt;key app="EN" db-id="rtrewxeabr29tkerw09xe0dm52rp2wrwftzz" timestamp="0"&gt;45&lt;/key&gt;&lt;/foreign-keys&gt;&lt;ref-type name="Journal Article"&gt;17&lt;/ref-type&gt;&lt;contributors&gt;&lt;authors&gt;&lt;author&gt;Meyer, H. P.&lt;/author&gt;&lt;author&gt;Canevascini, G.&lt;/author&gt;&lt;/authors&gt;&lt;/contributors&gt;&lt;auth-address&gt;Univ Fribourg,Inst Biol Vegetale &amp;amp; Phytochim,Ch-1700 Fribourg,Switzerland&lt;/auth-address&gt;&lt;titles&gt;&lt;title&gt;&lt;style face="normal" font="default" size="100%"&gt;Separation and some properties of 2 intracellular beta-glucosidases of &lt;/style&gt;&lt;style face="italic" font="default" size="100%"&gt;Sporotrichum &lt;/style&gt;&lt;style face="normal" font="default" size="100%"&gt;(&lt;/style&gt;&lt;style face="italic" font="default" size="100%"&gt;Chrysosporium&lt;/style&gt;&lt;style face="normal" font="default" size="100%"&gt;) thermophile&lt;/style&gt;&lt;/title&gt;&lt;secondary-title&gt;Appl Environ Microbiol&lt;/secondary-title&gt;&lt;/titles&gt;&lt;pages&gt;924-931&lt;/pages&gt;&lt;volume&gt;41&lt;/volume&gt;&lt;number&gt;4&lt;/number&gt;&lt;dates&gt;&lt;year&gt;1981&lt;/year&gt;&lt;/dates&gt;&lt;isbn&gt;0099-2240&lt;/isbn&gt;&lt;accession-num&gt;WOS:A1981LL33600013&lt;/accession-num&gt;&lt;urls&gt;&lt;related-urls&gt;&lt;url&gt;&amp;lt;Go to ISI&amp;gt;://WOS:A1981LL336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eyer &amp; Canevascini 198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0BD71C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27D9E37A" w14:textId="77777777" w:rsidR="00001CE0" w:rsidRPr="00AA1F5B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achybotry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CF8859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p2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52A4D5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E51D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AB05C5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D3AEC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5E3F5A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5541C2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6C9C4A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589765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558D81E8" w14:textId="16D7352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mouri&lt;/Author&gt;&lt;Year&gt;2006&lt;/Year&gt;&lt;RecNum&gt;70&lt;/RecNum&gt;&lt;DisplayText&gt;(Amouri &amp;amp; Gargouri 2006)&lt;/DisplayText&gt;&lt;record&gt;&lt;rec-number&gt;70&lt;/rec-number&gt;&lt;foreign-keys&gt;&lt;key app="EN" db-id="rtrewxeabr29tkerw09xe0dm52rp2wrwftzz" timestamp="0"&gt;70&lt;/key&gt;&lt;/foreign-keys&gt;&lt;ref-type name="Journal Article"&gt;17&lt;/ref-type&gt;&lt;contributors&gt;&lt;authors&gt;&lt;author&gt;Amouri, B.&lt;/author&gt;&lt;author&gt;Gargouri, A.&lt;/author&gt;&lt;/authors&gt;&lt;/contributors&gt;&lt;auth-address&gt;Gargouri, A&amp;#xD;Ctr Biotechnol Sfax, Lab Genet Mol Eucaryotes, Sfax 3038, Tunisia&amp;#xD;Ctr Biotechnol Sfax, Lab Genet Mol Eucaryotes, Sfax 3038, Tunisia&amp;#xD;Ctr Biotechnol Sfax, Lab Genet Mol Eucaryotes, Sfax 3038, Tunisia&lt;/auth-address&gt;&lt;titles&gt;&lt;title&gt;&lt;style face="normal" font="default" size="100%"&gt;Characterization of a novel beta-glucosidase from a &lt;/style&gt;&lt;style face="italic" font="default" size="100%"&gt;Stachybotrys &lt;/style&gt;&lt;style face="normal" font="default" size="100%"&gt;strain&lt;/style&gt;&lt;/title&gt;&lt;secondary-title&gt;Biochem Eng J&lt;/secondary-title&gt;&lt;/titles&gt;&lt;pages&gt;191-197&lt;/pages&gt;&lt;volume&gt;32&lt;/volume&gt;&lt;number&gt;3&lt;/number&gt;&lt;keywords&gt;&lt;keyword&gt;stachybotrys sp.&lt;/keyword&gt;&lt;keyword&gt;beta-glucosidase&lt;/keyword&gt;&lt;keyword&gt;cellulase&lt;/keyword&gt;&lt;keyword&gt;purification&lt;/keyword&gt;&lt;keyword&gt;chromatography&lt;/keyword&gt;&lt;keyword&gt;enzyme activity&lt;/keyword&gt;&lt;keyword&gt;trichoderma-reesei&lt;/keyword&gt;&lt;keyword&gt;amplification&lt;/keyword&gt;&lt;keyword&gt;purification&lt;/keyword&gt;&lt;keyword&gt;expression&lt;/keyword&gt;&lt;keyword&gt;cellulase&lt;/keyword&gt;&lt;keyword&gt;binding&lt;/keyword&gt;&lt;keyword&gt;cloning&lt;/keyword&gt;&lt;keyword&gt;viride&lt;/keyword&gt;&lt;keyword&gt;gene&lt;/keyword&gt;&lt;/keywords&gt;&lt;dates&gt;&lt;year&gt;2006&lt;/year&gt;&lt;pub-dates&gt;&lt;date&gt;Dec 1&lt;/date&gt;&lt;/pub-dates&gt;&lt;/dates&gt;&lt;isbn&gt;1369-703X&lt;/isbn&gt;&lt;accession-num&gt;WOS:000244702300009&lt;/accession-num&gt;&lt;urls&gt;&lt;related-urls&gt;&lt;url&gt;&amp;lt;Go to ISI&amp;gt;://WOS:000244702300009&lt;/url&gt;&lt;/related-urls&gt;&lt;/urls&gt;&lt;electronic-resource-num&gt;10.1016/j.bej.2006.09.02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mouri &amp; Gargouri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F99F250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EC1D619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asc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urantia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D3F66E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45AB1D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66622E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55096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0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4566AF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25268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E8226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02E34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3D52BA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63F95760" w14:textId="3174219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ong&lt;/Author&gt;&lt;Year&gt;1980&lt;/Year&gt;&lt;RecNum&gt;28&lt;/RecNum&gt;&lt;DisplayText&gt;(Tong et al. 1980)&lt;/DisplayText&gt;&lt;record&gt;&lt;rec-number&gt;28&lt;/rec-number&gt;&lt;foreign-keys&gt;&lt;key app="EN" db-id="rtrewxeabr29tkerw09xe0dm52rp2wrwftzz" timestamp="0"&gt;28&lt;/key&gt;&lt;/foreign-keys&gt;&lt;ref-type name="Journal Article"&gt;17&lt;/ref-type&gt;&lt;contributors&gt;&lt;authors&gt;&lt;author&gt;Tong, C. C.&lt;/author&gt;&lt;author&gt;Cole, A. L.&lt;/author&gt;&lt;author&gt;Shepherd, M. G.&lt;/author&gt;&lt;/authors&gt;&lt;/contributors&gt;&lt;auth-address&gt;Univ Otago,Dept Biochem,Dunedin,New Zealand&amp;#xD;Univ Canterbury,Dept Bot,Christchurch,New Zealand&lt;/auth-address&gt;&lt;titles&gt;&lt;title&gt;&lt;style face="normal" font="default" size="100%"&gt;Purification and properties of the cellulases from the thermophilic fungus &lt;/style&gt;&lt;style face="italic" font="default" size="100%"&gt;Thermoascus aurantiacus&lt;/style&gt;&lt;/title&gt;&lt;secondary-title&gt;Biochem J&lt;/secondary-title&gt;&lt;alt-title&gt;Biochem J&lt;/alt-title&gt;&lt;/titles&gt;&lt;pages&gt;83-94&lt;/pages&gt;&lt;volume&gt;191&lt;/volume&gt;&lt;number&gt;1&lt;/number&gt;&lt;dates&gt;&lt;year&gt;1980&lt;/year&gt;&lt;/dates&gt;&lt;isbn&gt;0264-6021&lt;/isbn&gt;&lt;accession-num&gt;WOS:A1980KL85400010&lt;/accession-num&gt;&lt;urls&gt;&lt;related-urls&gt;&lt;url&gt;&amp;lt;Go to ISI&amp;gt;://WOS:A1980KL85400010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ong et al. 198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028CACC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7FF1CB3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A0EDDD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760821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C6BFDE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5F96F2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D2AD16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EB08E9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4-5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65B5B2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9C58DC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-90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ADD39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240508A1" w14:textId="44BE1C8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yeTwvQXV0aG9yPjxZZWFyPjIwMDE8L1llYXI+PFJl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QYXJyeTwvQXV0aG9yPjxZZWFyPjIwMDE8L1llYXI+PFJl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Parry et al. 200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F07FB9F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67F8EACB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5354632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76CE7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FCB76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5151C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5E5B1F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7E8907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FA1EB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979EA6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522AF5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1EAE47DF" w14:textId="0798D20F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hmed&lt;/Author&gt;&lt;Year&gt;2009&lt;/Year&gt;&lt;RecNum&gt;32&lt;/RecNum&gt;&lt;DisplayText&gt;(Ahmed et al. 2009)&lt;/DisplayText&gt;&lt;record&gt;&lt;rec-number&gt;32&lt;/rec-number&gt;&lt;foreign-keys&gt;&lt;key app="EN" db-id="rtrewxeabr29tkerw09xe0dm52rp2wrwftzz" timestamp="0"&gt;32&lt;/key&gt;&lt;/foreign-keys&gt;&lt;ref-type name="Journal Article"&gt;17&lt;/ref-type&gt;&lt;contributors&gt;&lt;authors&gt;&lt;author&gt;Ahmed, S.&lt;/author&gt;&lt;author&gt;Bashir, A.&lt;/author&gt;&lt;author&gt;Saleem, H.&lt;/author&gt;&lt;author&gt;Saadia, M.&lt;/author&gt;&lt;author&gt;Jamil, A.&lt;/author&gt;&lt;/authors&gt;&lt;/contributors&gt;&lt;auth-address&gt;Jamil, A&amp;#xD;Univ Agr Faisalabad, Dept Chem &amp;amp; Biochem, Mol Biochem Lab, Faisalabad 38040, Pakistan&amp;#xD;Univ Agr Faisalabad, Dept Chem &amp;amp; Biochem, Mol Biochem Lab, Faisalabad 38040, Pakistan&amp;#xD;Univ Agr Faisalabad, Dept Chem &amp;amp; Biochem, Mol Biochem Lab, Faisalabad 38040, Pakistan&lt;/auth-address&gt;&lt;titles&gt;&lt;title&gt;&lt;style face="normal" font="default" size="100%"&gt;Production and purification of cellulose-degrading enzymes from a filamentous fungus &lt;/style&gt;&lt;style face="italic" font="default" size="100%"&gt;Trichoderma harzianum&lt;/style&gt;&lt;/title&gt;&lt;secondary-title&gt;Pak J Bot&lt;/secondary-title&gt;&lt;/titles&gt;&lt;pages&gt;1411-1419&lt;/pages&gt;&lt;volume&gt;41&lt;/volume&gt;&lt;number&gt;3&lt;/number&gt;&lt;keywords&gt;&lt;keyword&gt;extracellular beta-glucosidase&lt;/keyword&gt;&lt;keyword&gt;aspergillus-terreus&lt;/keyword&gt;&lt;keyword&gt;lignocellulosic biomass&lt;/keyword&gt;&lt;keyword&gt;cellulases&lt;/keyword&gt;&lt;keyword&gt;xylanases&lt;/keyword&gt;&lt;keyword&gt;endoglucanase&lt;/keyword&gt;&lt;keyword&gt;gene&lt;/keyword&gt;&lt;keyword&gt;hemicellulases&lt;/keyword&gt;&lt;keyword&gt;exoglucanase&lt;/keyword&gt;&lt;keyword&gt;cultivation&lt;/keyword&gt;&lt;/keywords&gt;&lt;dates&gt;&lt;year&gt;2009&lt;/year&gt;&lt;pub-dates&gt;&lt;date&gt;Jun&lt;/date&gt;&lt;/pub-dates&gt;&lt;/dates&gt;&lt;isbn&gt;0556-3321&lt;/isbn&gt;&lt;accession-num&gt;WOS:000270747900036&lt;/accession-num&gt;&lt;urls&gt;&lt;related-urls&gt;&lt;url&gt;&amp;lt;Go to ISI&amp;gt;://WOS:00027074790003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hmed et al. 200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EF24E99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104CD2C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6E3F428E" w14:textId="77777777" w:rsidR="00001CE0" w:rsidRPr="00001CE0" w:rsidRDefault="00001CE0" w:rsidP="00651E0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BE9441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EE6D03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7CDE8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169DE9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58DFF7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8DFDD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9505F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1B6F59E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9D8C21F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  <w:p w14:paraId="2B9BD28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3E7CEB9" w14:textId="18AB592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458941E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70BE10AE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koningi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692DFE4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BA4114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036EC3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611C32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27813E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3A00D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34165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F49CBB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D1909A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3494A4F6" w14:textId="1E24651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29&lt;/RecNum&gt;&lt;DisplayText&gt;(Wood &amp;amp; Mccrae 1982b)&lt;/DisplayText&gt;&lt;record&gt;&lt;rec-number&gt;29&lt;/rec-number&gt;&lt;foreign-keys&gt;&lt;key app="EN" db-id="rtrewxeabr29tkerw09xe0dm52rp2wrwftzz" timestamp="0"&gt;29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 Dept Microbial Biochem, Bucksburn Ab2 9sb, Aberdeen, Scotland&amp;#xD;Rowett Res Inst, Dept Microbial Biochem, Bucksburn Ab2 9sb, Aberdeen, Scotland&lt;/auth-address&gt;&lt;titles&gt;&lt;title&gt;&lt;style face="normal" font="default" size="100%"&gt;Purification and some properties of the extracellular beta-D-glucosidase of the celluloytic fungus &lt;/style&gt;&lt;style face="italic" font="default" size="100%"&gt;Trichoderma koningii&lt;/style&gt;&lt;/title&gt;&lt;secondary-title&gt;J Gen Microbiol&lt;/secondary-title&gt;&lt;alt-title&gt;J Gen Microbiol&lt;/alt-title&gt;&lt;/titles&gt;&lt;pages&gt;2973-2982&lt;/pages&gt;&lt;volume&gt;128&lt;/volume&gt;&lt;number&gt;Dec&lt;/number&gt;&lt;dates&gt;&lt;year&gt;1982&lt;/year&gt;&lt;/dates&gt;&lt;isbn&gt;0022-1287&lt;/isbn&gt;&lt;accession-num&gt;WOS:A1982QA21700017&lt;/accession-num&gt;&lt;urls&gt;&lt;related-urls&gt;&lt;url&gt;&amp;lt;Go to ISI&amp;gt;://WOS:A1982QA2170001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599A28B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3DB291F6" w14:textId="77777777" w:rsidR="00001CE0" w:rsidRPr="007029BF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0696700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45542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5E4B63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22F18A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3D25D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2850F14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44579D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85F7A9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1EF55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15BBEDAC" w14:textId="22C0D62D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&lt;/Author&gt;&lt;Year&gt;1982&lt;/Year&gt;&lt;RecNum&gt;29&lt;/RecNum&gt;&lt;DisplayText&gt;(Wood &amp;amp; Mccrae 1982b)&lt;/DisplayText&gt;&lt;record&gt;&lt;rec-number&gt;29&lt;/rec-number&gt;&lt;foreign-keys&gt;&lt;key app="EN" db-id="rtrewxeabr29tkerw09xe0dm52rp2wrwftzz" timestamp="0"&gt;29&lt;/key&gt;&lt;/foreign-keys&gt;&lt;ref-type name="Journal Article"&gt;17&lt;/ref-type&gt;&lt;contributors&gt;&lt;authors&gt;&lt;author&gt;Wood, T. M.&lt;/author&gt;&lt;author&gt;Mccrae, S. I.&lt;/author&gt;&lt;/authors&gt;&lt;/contributors&gt;&lt;auth-address&gt;Wood, Tm&amp;#xD;Rowett Res Inst, Dept Microbial Biochem, Bucksburn Ab2 9sb, Aberdeen, Scotland&amp;#xD;Rowett Res Inst, Dept Microbial Biochem, Bucksburn Ab2 9sb, Aberdeen, Scotland&lt;/auth-address&gt;&lt;titles&gt;&lt;title&gt;&lt;style face="normal" font="default" size="100%"&gt;Purification and some properties of the extracellular beta-D-glucosidase of the celluloytic fungus &lt;/style&gt;&lt;style face="italic" font="default" size="100%"&gt;Trichoderma koningii&lt;/style&gt;&lt;/title&gt;&lt;secondary-title&gt;J Gen Microbiol&lt;/secondary-title&gt;&lt;alt-title&gt;J Gen Microbiol&lt;/alt-title&gt;&lt;/titles&gt;&lt;pages&gt;2973-2982&lt;/pages&gt;&lt;volume&gt;128&lt;/volume&gt;&lt;number&gt;Dec&lt;/number&gt;&lt;dates&gt;&lt;year&gt;1982&lt;/year&gt;&lt;/dates&gt;&lt;isbn&gt;0022-1287&lt;/isbn&gt;&lt;accession-num&gt;WOS:A1982QA21700017&lt;/accession-num&gt;&lt;urls&gt;&lt;related-urls&gt;&lt;url&gt;&amp;lt;Go to ISI&amp;gt;://WOS:A1982QA21700017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 &amp; Mccrae 1982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09D7C5BA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51FD9E23" w14:textId="77777777" w:rsidR="00001CE0" w:rsidRPr="00AA1F5B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9A8974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3C0749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.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94540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0C007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E462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9FA59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A0771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0549C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EB44E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0BE6EF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74B2C90C" w14:textId="335290E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B3C3DD0" w14:textId="77777777" w:rsidTr="004F5D61">
        <w:tc>
          <w:tcPr>
            <w:tcW w:w="2875" w:type="dxa"/>
          </w:tcPr>
          <w:p w14:paraId="35C9277E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00FCEC16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BGLI</w:t>
            </w:r>
            <w:proofErr w:type="spellEnd"/>
          </w:p>
        </w:tc>
        <w:tc>
          <w:tcPr>
            <w:tcW w:w="1008" w:type="dxa"/>
          </w:tcPr>
          <w:p w14:paraId="01F9BD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7.7</w:t>
            </w:r>
          </w:p>
        </w:tc>
        <w:tc>
          <w:tcPr>
            <w:tcW w:w="1008" w:type="dxa"/>
          </w:tcPr>
          <w:p w14:paraId="64DEB92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F724EF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F4C4EF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</w:tcPr>
          <w:p w14:paraId="5D7F4A6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</w:tcPr>
          <w:p w14:paraId="7755387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</w:tcPr>
          <w:p w14:paraId="1B64F7A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</w:tcPr>
          <w:p w14:paraId="0B7E101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lobiohydrlase</w:t>
            </w:r>
            <w:proofErr w:type="spellEnd"/>
          </w:p>
        </w:tc>
        <w:tc>
          <w:tcPr>
            <w:tcW w:w="2093" w:type="dxa"/>
          </w:tcPr>
          <w:p w14:paraId="7E3C52AA" w14:textId="5ECECD2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071E4D15" w14:textId="77777777" w:rsidTr="004F5D61">
        <w:tc>
          <w:tcPr>
            <w:tcW w:w="2875" w:type="dxa"/>
          </w:tcPr>
          <w:p w14:paraId="011C50B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6517BEF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</w:tcPr>
          <w:p w14:paraId="6F0C588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</w:tcPr>
          <w:p w14:paraId="47AD8DD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8270D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D3262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0EC38F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529B4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91AA4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7E1AB42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617D7A9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</w:tcPr>
          <w:p w14:paraId="25D568B2" w14:textId="0DF5D87E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ward&lt;/Author&gt;&lt;Year&gt;1994&lt;/Year&gt;&lt;RecNum&gt;24&lt;/RecNum&gt;&lt;DisplayText&gt;(Woodward et al. 1994)&lt;/DisplayText&gt;&lt;record&gt;&lt;rec-number&gt;24&lt;/rec-number&gt;&lt;foreign-keys&gt;&lt;key app="EN" db-id="rtrewxeabr29tkerw09xe0dm52rp2wrwftzz" timestamp="0"&gt;24&lt;/key&gt;&lt;/foreign-keys&gt;&lt;ref-type name="Journal Article"&gt;17&lt;/ref-type&gt;&lt;contributors&gt;&lt;authors&gt;&lt;author&gt;Woodward, J.&lt;/author&gt;&lt;author&gt;Brown, J. P.&lt;/author&gt;&lt;author&gt;Evans, B. R.&lt;/author&gt;&lt;author&gt;Affholter, K. A.&lt;/author&gt;&lt;/authors&gt;&lt;/contributors&gt;&lt;auth-address&gt;Woodward, J&amp;#xD;Oak Ridge Natl Lab,Div Chem Technol,Pob 2008,Oak Ridge,Tn 37831, USA&amp;#xD;Oak Ridge Natl Lab,Div Chem Technol,Pob 2008,Oak Ridge,Tn 37831, USA&lt;/auth-address&gt;&lt;titles&gt;&lt;title&gt;&lt;style face="normal" font="default" size="100%"&gt;Papain digestion of crude &lt;/style&gt;&lt;style face="italic" font="default" size="100%"&gt;Trichoderma reesei &lt;/style&gt;&lt;style face="normal" font="default" size="100%"&gt;cellulase - purification and properties of cellobiohydrolase-I and cellobiohydrolase-II core proteins&lt;/style&gt;&lt;/title&gt;&lt;secondary-title&gt;Biotechnol Appl Bioc&lt;/secondary-title&gt;&lt;alt-title&gt;Biotechnol Appl Bioc&lt;/alt-title&gt;&lt;/titles&gt;&lt;pages&gt;141-153&lt;/pages&gt;&lt;volume&gt;19&lt;/volume&gt;&lt;keywords&gt;&lt;keyword&gt;x-ray-scattering&lt;/keyword&gt;&lt;keyword&gt;2 cellobiohydrolases&lt;/keyword&gt;&lt;keyword&gt;enzymatic-hydrolysis&lt;/keyword&gt;&lt;keyword&gt;limited proteolysis&lt;/keyword&gt;&lt;keyword&gt;bacterial cellulase&lt;/keyword&gt;&lt;keyword&gt;fungal cellulases&lt;/keyword&gt;&lt;keyword&gt;molecular-cloning&lt;/keyword&gt;&lt;keyword&gt;endo-type&lt;/keyword&gt;&lt;keyword&gt;exo-type&lt;/keyword&gt;&lt;keyword&gt;domain&lt;/keyword&gt;&lt;/keywords&gt;&lt;dates&gt;&lt;year&gt;1994&lt;/year&gt;&lt;pub-dates&gt;&lt;date&gt;Apr&lt;/date&gt;&lt;/pub-dates&gt;&lt;/dates&gt;&lt;isbn&gt;0885-4513&lt;/isbn&gt;&lt;accession-num&gt;WOS:A1994NF27600001&lt;/accession-num&gt;&lt;urls&gt;&lt;related-urls&gt;&lt;url&gt;&amp;lt;Go to ISI&amp;gt;://WOS:A1994NF276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ward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B374584" w14:textId="77777777" w:rsidTr="004F5D61">
        <w:tc>
          <w:tcPr>
            <w:tcW w:w="2875" w:type="dxa"/>
          </w:tcPr>
          <w:p w14:paraId="307FDEFE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49A913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</w:tcPr>
          <w:p w14:paraId="28C2984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1008" w:type="dxa"/>
          </w:tcPr>
          <w:p w14:paraId="4C58510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328673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00C3FE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0FC979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550AD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311C84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6C3D5FE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995E4E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</w:tcPr>
          <w:p w14:paraId="567B8201" w14:textId="4B41784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oodward&lt;/Author&gt;&lt;Year&gt;1994&lt;/Year&gt;&lt;RecNum&gt;24&lt;/RecNum&gt;&lt;DisplayText&gt;(Woodward et al. 1994)&lt;/DisplayText&gt;&lt;record&gt;&lt;rec-number&gt;24&lt;/rec-number&gt;&lt;foreign-keys&gt;&lt;key app="EN" db-id="rtrewxeabr29tkerw09xe0dm52rp2wrwftzz" timestamp="0"&gt;24&lt;/key&gt;&lt;/foreign-keys&gt;&lt;ref-type name="Journal Article"&gt;17&lt;/ref-type&gt;&lt;contributors&gt;&lt;authors&gt;&lt;author&gt;Woodward, J.&lt;/author&gt;&lt;author&gt;Brown, J. P.&lt;/author&gt;&lt;author&gt;Evans, B. R.&lt;/author&gt;&lt;author&gt;Affholter, K. A.&lt;/author&gt;&lt;/authors&gt;&lt;/contributors&gt;&lt;auth-address&gt;Woodward, J&amp;#xD;Oak Ridge Natl Lab,Div Chem Technol,Pob 2008,Oak Ridge,Tn 37831, USA&amp;#xD;Oak Ridge Natl Lab,Div Chem Technol,Pob 2008,Oak Ridge,Tn 37831, USA&lt;/auth-address&gt;&lt;titles&gt;&lt;title&gt;&lt;style face="normal" font="default" size="100%"&gt;Papain digestion of crude &lt;/style&gt;&lt;style face="italic" font="default" size="100%"&gt;Trichoderma reesei &lt;/style&gt;&lt;style face="normal" font="default" size="100%"&gt;cellulase - purification and properties of cellobiohydrolase-I and cellobiohydrolase-II core proteins&lt;/style&gt;&lt;/title&gt;&lt;secondary-title&gt;Biotechnol Appl Bioc&lt;/secondary-title&gt;&lt;alt-title&gt;Biotechnol Appl Bioc&lt;/alt-title&gt;&lt;/titles&gt;&lt;pages&gt;141-153&lt;/pages&gt;&lt;volume&gt;19&lt;/volume&gt;&lt;keywords&gt;&lt;keyword&gt;x-ray-scattering&lt;/keyword&gt;&lt;keyword&gt;2 cellobiohydrolases&lt;/keyword&gt;&lt;keyword&gt;enzymatic-hydrolysis&lt;/keyword&gt;&lt;keyword&gt;limited proteolysis&lt;/keyword&gt;&lt;keyword&gt;bacterial cellulase&lt;/keyword&gt;&lt;keyword&gt;fungal cellulases&lt;/keyword&gt;&lt;keyword&gt;molecular-cloning&lt;/keyword&gt;&lt;keyword&gt;endo-type&lt;/keyword&gt;&lt;keyword&gt;exo-type&lt;/keyword&gt;&lt;keyword&gt;domain&lt;/keyword&gt;&lt;/keywords&gt;&lt;dates&gt;&lt;year&gt;1994&lt;/year&gt;&lt;pub-dates&gt;&lt;date&gt;Apr&lt;/date&gt;&lt;/pub-dates&gt;&lt;/dates&gt;&lt;isbn&gt;0885-4513&lt;/isbn&gt;&lt;accession-num&gt;WOS:A1994NF27600001&lt;/accession-num&gt;&lt;urls&gt;&lt;related-urls&gt;&lt;url&gt;&amp;lt;Go to ISI&amp;gt;://WOS:A1994NF2760000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oodward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268A3F23" w14:textId="77777777" w:rsidTr="004F5D61">
        <w:tc>
          <w:tcPr>
            <w:tcW w:w="2875" w:type="dxa"/>
          </w:tcPr>
          <w:p w14:paraId="7272BB0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67E193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</w:tcPr>
          <w:p w14:paraId="1E994D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7A34C7D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5E47E0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9C34EB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4AFDEE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A0834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7D28C0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1353DD7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363D2AF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77963CBE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9A5359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204CE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</w:tcPr>
          <w:p w14:paraId="7D830601" w14:textId="5610300B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0E06028" w14:textId="77777777" w:rsidTr="004F5D61">
        <w:tc>
          <w:tcPr>
            <w:tcW w:w="2875" w:type="dxa"/>
          </w:tcPr>
          <w:p w14:paraId="20A4F56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736792D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</w:tcPr>
          <w:p w14:paraId="6779FA5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5</w:t>
            </w:r>
          </w:p>
        </w:tc>
        <w:tc>
          <w:tcPr>
            <w:tcW w:w="1008" w:type="dxa"/>
          </w:tcPr>
          <w:p w14:paraId="4D8564D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179B33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4DE1B0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7BFBCA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1B515B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B0F70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A50BA56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76092C3D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58F30670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7E4ACE46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6D8609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</w:tcPr>
          <w:p w14:paraId="05FE8927" w14:textId="4A04AA8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CD4F45E" w14:textId="77777777" w:rsidTr="004F5D61">
        <w:tc>
          <w:tcPr>
            <w:tcW w:w="2875" w:type="dxa"/>
          </w:tcPr>
          <w:p w14:paraId="0AD5A0D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40884EC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008" w:type="dxa"/>
          </w:tcPr>
          <w:p w14:paraId="484390C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1</w:t>
            </w:r>
          </w:p>
        </w:tc>
        <w:tc>
          <w:tcPr>
            <w:tcW w:w="1008" w:type="dxa"/>
          </w:tcPr>
          <w:p w14:paraId="6316ADC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815E3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7AC1585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666890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6A3846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A1BE38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</w:tcPr>
          <w:p w14:paraId="2AF45FAD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7C073B13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3C722F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</w:tcPr>
          <w:p w14:paraId="03A1AF76" w14:textId="1E5B109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A0B10F5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40AFA452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D3FC67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2AD938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001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8027DA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29AA1E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141AA3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2B68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F6161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5F8D9A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46C21B0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1F92D89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nnanase</w:t>
            </w:r>
          </w:p>
          <w:p w14:paraId="5F8B1F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77405508" w14:textId="2EC1705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7E1DC2E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5968D5A" w14:textId="77777777" w:rsidR="00001CE0" w:rsidRPr="00D9261C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viride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100-14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BB9836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6F2A1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2662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C90506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6A52C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4F61C1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9FA38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5216D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343F06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006B8534" w14:textId="724B898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wODwvWWVhcj48UmVj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91PC9BdXRob3I+PFllYXI+MjAwODwvWWVhcj48UmVj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hou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943E0D0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C8A4B4" w14:textId="77777777" w:rsidR="00001CE0" w:rsidRPr="00D9261C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 KSM-S2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2638A7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C3176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A6571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C700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D7C0A7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6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AAB880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18E242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50CA03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406B277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9D6A12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69F13E97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6FB167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499AF8B4" w14:textId="5C9CB399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kamada&lt;/Author&gt;&lt;Year&gt;1997&lt;/Year&gt;&lt;RecNum&gt;33&lt;/RecNum&gt;&lt;DisplayText&gt;(Hakamada et al. 1997)&lt;/DisplayText&gt;&lt;record&gt;&lt;rec-number&gt;33&lt;/rec-number&gt;&lt;foreign-keys&gt;&lt;key app="EN" db-id="rtrewxeabr29tkerw09xe0dm52rp2wrwftzz" timestamp="0"&gt;33&lt;/key&gt;&lt;/foreign-keys&gt;&lt;ref-type name="Journal Article"&gt;17&lt;/ref-type&gt;&lt;contributors&gt;&lt;authors&gt;&lt;author&gt;Hakamada, Y.&lt;/author&gt;&lt;author&gt;Koike, K.&lt;/author&gt;&lt;author&gt;Yoshimatsu, T.&lt;/author&gt;&lt;author&gt;Mori, H.&lt;/author&gt;&lt;author&gt;Kobayashi, T.&lt;/author&gt;&lt;author&gt;Ito, S.&lt;/author&gt;&lt;/authors&gt;&lt;/contributors&gt;&lt;auth-address&gt;Hakamada, Y&amp;#xD;Kao Corp,Tochigi Res Labs,2606 Akabane,Haga,Tochigi 32134,Japan&amp;#xD;Kao Corp,Tochigi Res Labs,2606 Akabane,Haga,Tochigi 32134,Japan&lt;/auth-address&gt;&lt;titles&gt;&lt;title&gt;&lt;style face="normal" font="default" size="100%"&gt;Thermostable alkaline cellulase from an alkaliphilic isolate, &lt;/style&gt;&lt;style face="italic" font="default" size="100%"&gt;Bacillus &lt;/style&gt;&lt;style face="normal" font="default" size="100%"&gt;sp. KSM-S237&lt;/style&gt;&lt;/title&gt;&lt;secondary-title&gt;Extremophiles&lt;/secondary-title&gt;&lt;alt-title&gt;Extremophiles&lt;/alt-title&gt;&lt;/titles&gt;&lt;pages&gt;151-156&lt;/pages&gt;&lt;volume&gt;1&lt;/volume&gt;&lt;number&gt;3&lt;/number&gt;&lt;keywords&gt;&lt;keyword&gt;bacillus&lt;/keyword&gt;&lt;keyword&gt;alkaliphilic&lt;/keyword&gt;&lt;keyword&gt;alkaline&lt;/keyword&gt;&lt;keyword&gt;thermostable&lt;/keyword&gt;&lt;keyword&gt;cellulase&lt;/keyword&gt;&lt;keyword&gt;purification&lt;/keyword&gt;&lt;keyword&gt;alkalophilic bacillus&lt;/keyword&gt;&lt;keyword&gt;nucleotide-sequence&lt;/keyword&gt;&lt;keyword&gt;sp ksm-635&lt;/keyword&gt;&lt;keyword&gt;laundry detergents&lt;/keyword&gt;&lt;keyword&gt;molecular-cloning&lt;/keyword&gt;&lt;keyword&gt;purification&lt;/keyword&gt;&lt;keyword&gt;gene&lt;/keyword&gt;&lt;keyword&gt;subtilis&lt;/keyword&gt;&lt;keyword&gt;enzymes&lt;/keyword&gt;&lt;keyword&gt;strains&lt;/keyword&gt;&lt;/keywords&gt;&lt;dates&gt;&lt;year&gt;1997&lt;/year&gt;&lt;pub-dates&gt;&lt;date&gt;Aug&lt;/date&gt;&lt;/pub-dates&gt;&lt;/dates&gt;&lt;isbn&gt;1431-0651&lt;/isbn&gt;&lt;accession-num&gt;WOS:A1997YD07900006&lt;/accession-num&gt;&lt;urls&gt;&lt;related-urls&gt;&lt;url&gt;&amp;lt;Go to ISI&amp;gt;://WOS:A1997YD07900006&lt;/url&gt;&lt;/related-urls&gt;&lt;/urls&gt;&lt;electronic-resource-num&gt;DOI 10.1007/s007920050028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akamada et al. 199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E2E3623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C147A16" w14:textId="77777777" w:rsidR="00001CE0" w:rsidRPr="00597A99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umi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B3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89C4E6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785F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7F7269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F8FBAA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7F79B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16CA1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53767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6F3E62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5D05D59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559A05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10D60944" w14:textId="4EC0EC9C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riffin&lt;/Author&gt;&lt;Year&gt;2006&lt;/Year&gt;&lt;RecNum&gt;20&lt;/RecNum&gt;&lt;DisplayText&gt;(Ariffin et al. 2006)&lt;/DisplayText&gt;&lt;record&gt;&lt;rec-number&gt;20&lt;/rec-number&gt;&lt;foreign-keys&gt;&lt;key app="EN" db-id="rtrewxeabr29tkerw09xe0dm52rp2wrwftzz" timestamp="0"&gt;20&lt;/key&gt;&lt;/foreign-keys&gt;&lt;ref-type name="Journal Article"&gt;17&lt;/ref-type&gt;&lt;contributors&gt;&lt;authors&gt;&lt;author&gt;Ariffin, H.&lt;/author&gt;&lt;author&gt;Abdullah, N.&lt;/author&gt;&lt;author&gt;Umi Kalsom, M.S.&lt;/author&gt;&lt;author&gt;Shirai, Y.&lt;/author&gt;&lt;author&gt;Hassan, M.A.&lt;/author&gt;&lt;/authors&gt;&lt;/contributors&gt;&lt;titles&gt;&lt;title&gt;&lt;style face="normal" font="default" size="100%"&gt;Production and characterization of cellulase by &lt;/style&gt;&lt;style face="italic" font="default" size="100%"&gt;Bacillus pumilus &lt;/style&gt;&lt;style face="normal" font="default" size="100%"&gt;EB3&lt;/style&gt;&lt;/title&gt;&lt;secondary-title&gt;Int J Res Eng Technol&lt;/secondary-title&gt;&lt;/titles&gt;&lt;pages&gt;47-53&lt;/pages&gt;&lt;volume&gt;3&lt;/volume&gt;&lt;number&gt;1&lt;/number&gt;&lt;dates&gt;&lt;year&gt;200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riffin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27F2995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DDFE502" w14:textId="77777777" w:rsidR="00001CE0" w:rsidRPr="00597A99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ic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JS1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161672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BF0C7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0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4D63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001639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571FD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96CDEC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-1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0AB858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F2E9B4F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A08E49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235515D" w14:textId="52A921BC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Q8L1llYXI+PFJl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aW5naDwvQXV0aG9yPjxZZWFyPjIwMDQ8L1llYXI+PFJl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ingh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2B3B478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36B404D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imi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48E9787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n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57C97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D7E51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47D8D6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FA6C2F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937FE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49EEE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02BC5E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A53C70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1B07DD92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7CBE51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04203591" w14:textId="0FF49BA4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21tZTwvQXV0aG9yPjxZZWFyPjE5OTY8L1llYXI+PFJl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b21tZTwvQXV0aG9yPjxZZWFyPjE5OTY8L1llYXI+PFJl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omme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17954541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231F53A9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03D93BBC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xg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FD55DC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777AB9B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3A344E7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3B31E1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9966A0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A6DF97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80908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D9EADA4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  <w:p w14:paraId="3B78296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BD9DA98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3FA3C23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085DF539" w14:textId="68941EA7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rry&lt;/Author&gt;&lt;Year&gt;1988&lt;/Year&gt;&lt;RecNum&gt;4&lt;/RecNum&gt;&lt;DisplayText&gt;(Curry et al. 1988)&lt;/DisplayText&gt;&lt;record&gt;&lt;rec-number&gt;4&lt;/rec-number&gt;&lt;foreign-keys&gt;&lt;key app="EN" db-id="rtrewxeabr29tkerw09xe0dm52rp2wrwftzz" timestamp="0"&gt;4&lt;/key&gt;&lt;/foreign-keys&gt;&lt;ref-type name="Journal Article"&gt;17&lt;/ref-type&gt;&lt;contributors&gt;&lt;authors&gt;&lt;author&gt;Curry, C.&lt;/author&gt;&lt;author&gt;Gilkes, N.&lt;/author&gt;&lt;author&gt;O&amp;apos;Neill, G.&lt;/author&gt;&lt;author&gt;Miller, R. C.&lt;/author&gt;&lt;author&gt;Skipper, N.&lt;/author&gt;&lt;/authors&gt;&lt;/contributors&gt;&lt;auth-address&gt;Allelix Inc., Mississauga, Ontario L4V 1P1, and Department of Microbiology, University of British Columbia, Vancouver, British Columbia V6T 1W5, Canada.&lt;/auth-address&gt;&lt;titles&gt;&lt;title&gt;&lt;style face="normal" font="default" size="100%"&gt;Expression and secretion of a &lt;/style&gt;&lt;style face="italic" font="default" size="100%"&gt;Cellulomonas fimi &lt;/style&gt;&lt;style face="normal" font="default" size="100%"&gt;exoglucanase in &lt;/style&gt;&lt;style face="italic" font="default" size="100%"&gt;Saccharomyces cerevisiae&lt;/style&gt;&lt;/title&gt;&lt;secondary-title&gt;Appl Environ Microbiol&lt;/secondary-title&gt;&lt;alt-title&gt;Applied and environmental microbiology&lt;/alt-title&gt;&lt;/titles&gt;&lt;pages&gt;476-484&lt;/pages&gt;&lt;volume&gt;54&lt;/volume&gt;&lt;number&gt;2&lt;/number&gt;&lt;dates&gt;&lt;year&gt;1988&lt;/year&gt;&lt;pub-dates&gt;&lt;date&gt;Feb&lt;/date&gt;&lt;/pub-dates&gt;&lt;/dates&gt;&lt;isbn&gt;0099-2240 (Print)&amp;#xD;0099-2240 (Linking)&lt;/isbn&gt;&lt;accession-num&gt;16347562&lt;/accession-num&gt;&lt;urls&gt;&lt;related-urls&gt;&lt;url&gt;http://www.ncbi.nlm.nih.gov/pubmed/16347562&lt;/url&gt;&lt;/related-urls&gt;&lt;/urls&gt;&lt;custom2&gt;202476&lt;/custom2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urry et al.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778633B1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548E9545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D015CEB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8568FF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BDCF20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63E02D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FE9A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96FE43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493B5F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B90C0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30FBBC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7DA329C4" w14:textId="48A9A00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88&lt;/Year&gt;&lt;RecNum&gt;75&lt;/RecNum&gt;&lt;DisplayText&gt;(Bronnenmeier &amp;amp; Staudenbauer 1988)&lt;/DisplayText&gt;&lt;record&gt;&lt;rec-number&gt;75&lt;/rec-number&gt;&lt;foreign-keys&gt;&lt;key app="EN" db-id="rtrewxeabr29tkerw09xe0dm52rp2wrwftzz" timestamp="0"&gt;75&lt;/key&gt;&lt;/foreign-keys&gt;&lt;ref-type name="Journal Article"&gt;17&lt;/ref-type&gt;&lt;contributors&gt;&lt;authors&gt;&lt;author&gt;Bronnenmeier, K.&lt;/author&gt;&lt;author&gt;Staudenbauer, W. L.&lt;/author&gt;&lt;/authors&gt;&lt;/contributors&gt;&lt;auth-address&gt;Tech Univ Munich,Inst Mikrobiol,Arcisstr 21,D-8000 Munich 2,Fed Rep Ger&lt;/auth-address&gt;&lt;titles&gt;&lt;title&gt;&lt;style face="normal" font="default" size="100%"&gt;Purification and properties of an extracellular beta-glucosidase from the cellulolytic thermophile &lt;/style&gt;&lt;style face="italic" font="default" size="100%"&gt;Clostridium stercorarium&lt;/style&gt;&lt;/title&gt;&lt;secondary-title&gt;Appl Microbiol Biot&lt;/secondary-title&gt;&lt;/titles&gt;&lt;pages&gt;380-386&lt;/pages&gt;&lt;volume&gt;28&lt;/volume&gt;&lt;number&gt;4-5&lt;/number&gt;&lt;dates&gt;&lt;year&gt;1988&lt;/year&gt;&lt;pub-dates&gt;&lt;date&gt;Jun&lt;/date&gt;&lt;/pub-dates&gt;&lt;/dates&gt;&lt;isbn&gt;0175-7598&lt;/isbn&gt;&lt;accession-num&gt;WOS:A1988N476200013&lt;/accession-num&gt;&lt;urls&gt;&lt;related-urls&gt;&lt;url&gt;&amp;lt;Go to ISI&amp;gt;://WOS:A1988N476200013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&amp; Staudenbauer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0C98702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27A184A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cell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102CCFD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37ED45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3A5AE1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6141B6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C6BBB4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BFC2E2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48300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B2794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8.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19E2A1A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</w:tcPr>
          <w:p w14:paraId="26608B37" w14:textId="41B34046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it&lt;/Author&gt;&lt;Year&gt;1982&lt;/Year&gt;&lt;RecNum&gt;78&lt;/RecNum&gt;&lt;DisplayText&gt;(Ait et al. 1982)&lt;/DisplayText&gt;&lt;record&gt;&lt;rec-number&gt;78&lt;/rec-number&gt;&lt;foreign-keys&gt;&lt;key app="EN" db-id="rtrewxeabr29tkerw09xe0dm52rp2wrwftzz" timestamp="0"&gt;78&lt;/key&gt;&lt;/foreign-keys&gt;&lt;ref-type name="Journal Article"&gt;17&lt;/ref-type&gt;&lt;contributors&gt;&lt;authors&gt;&lt;author&gt;Ait, N.&lt;/author&gt;&lt;author&gt;Creuzet, N.&lt;/author&gt;&lt;author&gt;Cattaneo, J.&lt;/author&gt;&lt;/authors&gt;&lt;/contributors&gt;&lt;auth-address&gt;Cnrs,Chim Bacterienne Lab,31 Chemin Joseph Aiguier,F-13277 Marseille 9,France&lt;/auth-address&gt;&lt;titles&gt;&lt;title&gt;&lt;style face="normal" font="default" size="100%"&gt;Properties of beta-glucosidase purified from &lt;/style&gt;&lt;style face="italic" font="default" size="100%"&gt;Clostridium thermocellum&lt;/style&gt;&lt;/title&gt;&lt;secondary-title&gt;J Gen Microbiol&lt;/secondary-title&gt;&lt;/titles&gt;&lt;pages&gt;569-577&lt;/pages&gt;&lt;volume&gt;128&lt;/volume&gt;&lt;number&gt;Mar&lt;/number&gt;&lt;dates&gt;&lt;year&gt;1982&lt;/year&gt;&lt;/dates&gt;&lt;isbn&gt;0022-1287&lt;/isbn&gt;&lt;accession-num&gt;WOS:A1982NJ80200016&lt;/accession-num&gt;&lt;urls&gt;&lt;related-urls&gt;&lt;url&gt;&amp;lt;Go to ISI&amp;gt;://WOS:A1982NJ802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it et al. 198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5AE65E4C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2E4D4340" w14:textId="77777777" w:rsidR="00001CE0" w:rsidRPr="00597A99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apolitan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519BAD3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72122E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456B4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31A82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0D022A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D18D3D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84672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E7620E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44D920AC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8C74FE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715166EC" w14:textId="42434413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20484A10" w14:textId="77777777" w:rsidTr="004F5D61">
        <w:tc>
          <w:tcPr>
            <w:tcW w:w="2875" w:type="dxa"/>
            <w:tcBorders>
              <w:bottom w:val="single" w:sz="4" w:space="0" w:color="auto"/>
            </w:tcBorders>
          </w:tcPr>
          <w:p w14:paraId="52BC7F79" w14:textId="77777777" w:rsidR="00001CE0" w:rsidRPr="007029BF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24731415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6DD63C4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ED330A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6FF68BE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5F61F938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4CA2BC06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1A14147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</w:t>
            </w:r>
          </w:p>
        </w:tc>
        <w:tc>
          <w:tcPr>
            <w:tcW w:w="1008" w:type="dxa"/>
            <w:tcBorders>
              <w:bottom w:val="single" w:sz="4" w:space="0" w:color="auto"/>
            </w:tcBorders>
          </w:tcPr>
          <w:p w14:paraId="0F62BEE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106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5A416B71" w14:textId="77777777" w:rsidR="00001CE0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AC3C69D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</w:tcPr>
          <w:p w14:paraId="63A73279" w14:textId="65BB4362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384F4451" w14:textId="77777777" w:rsidTr="004F5D61">
        <w:tc>
          <w:tcPr>
            <w:tcW w:w="2875" w:type="dxa"/>
            <w:tcBorders>
              <w:top w:val="single" w:sz="4" w:space="0" w:color="auto"/>
            </w:tcBorders>
          </w:tcPr>
          <w:p w14:paraId="104E1631" w14:textId="77777777" w:rsidR="00001CE0" w:rsidRPr="001D7113" w:rsidRDefault="00001CE0" w:rsidP="00001CE0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Panesthi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ribrat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1EB60921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D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888FAB9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A076CD7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6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9E7419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7CBC3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F2829EC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2DD1FE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81C7F6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84FB67B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</w:tcPr>
          <w:p w14:paraId="25188266" w14:textId="65014E78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rivener&lt;/Author&gt;&lt;Year&gt;1994&lt;/Year&gt;&lt;RecNum&gt;53&lt;/RecNum&gt;&lt;DisplayText&gt;(Scrivener &amp;amp; Slaytor 1994)&lt;/DisplayText&gt;&lt;record&gt;&lt;rec-number&gt;53&lt;/rec-number&gt;&lt;foreign-keys&gt;&lt;key app="EN" db-id="rtrewxeabr29tkerw09xe0dm52rp2wrwftzz" timestamp="0"&gt;53&lt;/key&gt;&lt;/foreign-keys&gt;&lt;ref-type name="Journal Article"&gt;17&lt;/ref-type&gt;&lt;contributors&gt;&lt;authors&gt;&lt;author&gt;Scrivener, A. M.&lt;/author&gt;&lt;author&gt;Slaytor, M.&lt;/author&gt;&lt;/authors&gt;&lt;/contributors&gt;&lt;auth-address&gt;Univ Sydney,Dept Biochem,Sydney,Nsw 2006,Australia&lt;/auth-address&gt;&lt;titles&gt;&lt;title&gt;&lt;style face="normal" font="default" size="100%"&gt;Properties of the endogenous cellulase from &lt;/style&gt;&lt;style face="italic" font="default" size="100%"&gt;Panesthia cribrata saussure &lt;/style&gt;&lt;style face="normal" font="default" size="100%"&gt;and purification of major endo-beta-1,4-glucanase components&lt;/style&gt;&lt;/title&gt;&lt;secondary-title&gt;Insect Biochem Molec&lt;/secondary-title&gt;&lt;/titles&gt;&lt;pages&gt;223-231&lt;/pages&gt;&lt;volume&gt;24&lt;/volume&gt;&lt;number&gt;3&lt;/number&gt;&lt;keywords&gt;&lt;keyword&gt;cellulase&lt;/keyword&gt;&lt;keyword&gt;beta-glucosidase&lt;/keyword&gt;&lt;keyword&gt;endo-beta-1,4-glucanase&lt;/keyword&gt;&lt;keyword&gt;cellobiose&lt;/keyword&gt;&lt;keyword&gt;cellodextrins&lt;/keyword&gt;&lt;keyword&gt;purification&lt;/keyword&gt;&lt;keyword&gt;k-m&lt;/keyword&gt;&lt;keyword&gt;v-max&lt;/keyword&gt;&lt;keyword&gt;k(cat)&lt;/keyword&gt;&lt;keyword&gt;panesthia cribata&lt;/keyword&gt;&lt;keyword&gt;blaberidae&lt;/keyword&gt;&lt;keyword&gt;sclerotium-rolfsii&lt;/keyword&gt;&lt;keyword&gt;beta-glucosidases&lt;/keyword&gt;&lt;keyword&gt;termite&lt;/keyword&gt;&lt;keyword&gt;oligosaccharides&lt;/keyword&gt;&lt;keyword&gt;identification&lt;/keyword&gt;&lt;keyword&gt;cellobiase&lt;/keyword&gt;&lt;keyword&gt;proteins&lt;/keyword&gt;&lt;keyword&gt;system&lt;/keyword&gt;&lt;keyword&gt;starch&lt;/keyword&gt;&lt;/keywords&gt;&lt;dates&gt;&lt;year&gt;1994&lt;/year&gt;&lt;pub-dates&gt;&lt;date&gt;Mar&lt;/date&gt;&lt;/pub-dates&gt;&lt;/dates&gt;&lt;isbn&gt;0965-1748&lt;/isbn&gt;&lt;accession-num&gt;WOS:A1994NC47600001&lt;/accession-num&gt;&lt;urls&gt;&lt;related-urls&gt;&lt;url&gt;&amp;lt;Go to ISI&amp;gt;://WOS:A1994NC47600001&lt;/url&gt;&lt;/related-urls&gt;&lt;/urls&gt;&lt;electronic-resource-num&gt;Doi 10.1016/0965-1748(94)90001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crivener &amp; Slaytor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01CE0" w:rsidRPr="007029BF" w14:paraId="6378CAB1" w14:textId="77777777" w:rsidTr="004F5D61">
        <w:tc>
          <w:tcPr>
            <w:tcW w:w="2875" w:type="dxa"/>
            <w:tcBorders>
              <w:bottom w:val="single" w:sz="12" w:space="0" w:color="auto"/>
            </w:tcBorders>
          </w:tcPr>
          <w:p w14:paraId="53FCB948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12" w:space="0" w:color="auto"/>
            </w:tcBorders>
          </w:tcPr>
          <w:p w14:paraId="215CE18A" w14:textId="77777777" w:rsidR="00001CE0" w:rsidRPr="007029BF" w:rsidRDefault="00001CE0" w:rsidP="00001CE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D2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03453192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108B57A1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8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4CAD67B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33700EF3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6CFA60B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5C5CF730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12" w:space="0" w:color="auto"/>
            </w:tcBorders>
          </w:tcPr>
          <w:p w14:paraId="7583DAF4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12" w:space="0" w:color="auto"/>
            </w:tcBorders>
          </w:tcPr>
          <w:p w14:paraId="5E73BFC5" w14:textId="77777777" w:rsidR="00001CE0" w:rsidRPr="007029BF" w:rsidRDefault="00001CE0" w:rsidP="00001CE0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bottom w:val="single" w:sz="12" w:space="0" w:color="auto"/>
            </w:tcBorders>
          </w:tcPr>
          <w:p w14:paraId="1990CF98" w14:textId="65D5FEC5" w:rsidR="00001CE0" w:rsidRPr="007029BF" w:rsidRDefault="00001CE0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rivener&lt;/Author&gt;&lt;Year&gt;1994&lt;/Year&gt;&lt;RecNum&gt;53&lt;/RecNum&gt;&lt;DisplayText&gt;(Scrivener &amp;amp; Slaytor 1994)&lt;/DisplayText&gt;&lt;record&gt;&lt;rec-number&gt;53&lt;/rec-number&gt;&lt;foreign-keys&gt;&lt;key app="EN" db-id="rtrewxeabr29tkerw09xe0dm52rp2wrwftzz" timestamp="0"&gt;53&lt;/key&gt;&lt;/foreign-keys&gt;&lt;ref-type name="Journal Article"&gt;17&lt;/ref-type&gt;&lt;contributors&gt;&lt;authors&gt;&lt;author&gt;Scrivener, A. M.&lt;/author&gt;&lt;author&gt;Slaytor, M.&lt;/author&gt;&lt;/authors&gt;&lt;/contributors&gt;&lt;auth-address&gt;Univ Sydney,Dept Biochem,Sydney,Nsw 2006,Australia&lt;/auth-address&gt;&lt;titles&gt;&lt;title&gt;&lt;style face="normal" font="default" size="100%"&gt;Properties of the endogenous cellulase from &lt;/style&gt;&lt;style face="italic" font="default" size="100%"&gt;Panesthia cribrata saussure &lt;/style&gt;&lt;style face="normal" font="default" size="100%"&gt;and purification of major endo-beta-1,4-glucanase components&lt;/style&gt;&lt;/title&gt;&lt;secondary-title&gt;Insect Biochem Molec&lt;/secondary-title&gt;&lt;/titles&gt;&lt;pages&gt;223-231&lt;/pages&gt;&lt;volume&gt;24&lt;/volume&gt;&lt;number&gt;3&lt;/number&gt;&lt;keywords&gt;&lt;keyword&gt;cellulase&lt;/keyword&gt;&lt;keyword&gt;beta-glucosidase&lt;/keyword&gt;&lt;keyword&gt;endo-beta-1,4-glucanase&lt;/keyword&gt;&lt;keyword&gt;cellobiose&lt;/keyword&gt;&lt;keyword&gt;cellodextrins&lt;/keyword&gt;&lt;keyword&gt;purification&lt;/keyword&gt;&lt;keyword&gt;k-m&lt;/keyword&gt;&lt;keyword&gt;v-max&lt;/keyword&gt;&lt;keyword&gt;k(cat)&lt;/keyword&gt;&lt;keyword&gt;panesthia cribata&lt;/keyword&gt;&lt;keyword&gt;blaberidae&lt;/keyword&gt;&lt;keyword&gt;sclerotium-rolfsii&lt;/keyword&gt;&lt;keyword&gt;beta-glucosidases&lt;/keyword&gt;&lt;keyword&gt;termite&lt;/keyword&gt;&lt;keyword&gt;oligosaccharides&lt;/keyword&gt;&lt;keyword&gt;identification&lt;/keyword&gt;&lt;keyword&gt;cellobiase&lt;/keyword&gt;&lt;keyword&gt;proteins&lt;/keyword&gt;&lt;keyword&gt;system&lt;/keyword&gt;&lt;keyword&gt;starch&lt;/keyword&gt;&lt;/keywords&gt;&lt;dates&gt;&lt;year&gt;1994&lt;/year&gt;&lt;pub-dates&gt;&lt;date&gt;Mar&lt;/date&gt;&lt;/pub-dates&gt;&lt;/dates&gt;&lt;isbn&gt;0965-1748&lt;/isbn&gt;&lt;accession-num&gt;WOS:A1994NC47600001&lt;/accession-num&gt;&lt;urls&gt;&lt;related-urls&gt;&lt;url&gt;&amp;lt;Go to ISI&amp;gt;://WOS:A1994NC47600001&lt;/url&gt;&lt;/related-urls&gt;&lt;/urls&gt;&lt;electronic-resource-num&gt;Doi 10.1016/0965-1748(94)90001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crivener &amp; Slaytor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2C04C54A" w14:textId="77777777" w:rsidR="00066D94" w:rsidRDefault="00066D94" w:rsidP="00066D94">
      <w:pPr>
        <w:rPr>
          <w:b/>
          <w:sz w:val="20"/>
          <w:szCs w:val="20"/>
        </w:rPr>
      </w:pPr>
    </w:p>
    <w:p w14:paraId="4E116B51" w14:textId="77777777" w:rsidR="00066D94" w:rsidRDefault="00066D94" w:rsidP="00066D94">
      <w:pPr>
        <w:rPr>
          <w:rFonts w:ascii="Times New Roman" w:hAnsi="Times New Roman" w:cs="Times New Roman"/>
          <w:b/>
        </w:rPr>
      </w:pPr>
    </w:p>
    <w:p w14:paraId="0D4EEE8D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28224ED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47369F96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5951A68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422C440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14CF952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7A98F092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5891FD91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73B98F58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0BD23D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314FF7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79A5F7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84C1D4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B0C4BF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1CA2EE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475F8E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7CDBB852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43B2E48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D6B49D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7FB793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56720B4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05E89C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5D8A92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63DF1649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066E0CA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05CA58F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3EC2A17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BB935DF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B548554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148BAEC7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4DBCB1CE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AFDF770" w14:textId="77777777" w:rsidR="004F5D61" w:rsidRDefault="004F5D61" w:rsidP="00066D94">
      <w:pPr>
        <w:rPr>
          <w:rFonts w:ascii="Times New Roman" w:hAnsi="Times New Roman" w:cs="Times New Roman"/>
          <w:b/>
        </w:rPr>
      </w:pPr>
    </w:p>
    <w:p w14:paraId="5EABB1DC" w14:textId="77777777" w:rsidR="00394E95" w:rsidRDefault="00394E95" w:rsidP="00066D94">
      <w:pPr>
        <w:rPr>
          <w:rFonts w:ascii="Times New Roman" w:hAnsi="Times New Roman" w:cs="Times New Roman"/>
          <w:b/>
        </w:rPr>
      </w:pPr>
    </w:p>
    <w:p w14:paraId="7BD325E0" w14:textId="77777777" w:rsidR="00394E95" w:rsidRPr="007029BF" w:rsidRDefault="00394E95" w:rsidP="00394E95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3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>
        <w:rPr>
          <w:rFonts w:ascii="Times New Roman" w:hAnsi="Times New Roman" w:cs="Times New Roman"/>
          <w:b/>
          <w:sz w:val="20"/>
          <w:szCs w:val="20"/>
        </w:rPr>
        <w:t>β-galactosid</w:t>
      </w:r>
      <w:r w:rsidR="00187365">
        <w:rPr>
          <w:rFonts w:ascii="Times New Roman" w:hAnsi="Times New Roman" w:cs="Times New Roman"/>
          <w:b/>
          <w:sz w:val="20"/>
          <w:szCs w:val="20"/>
        </w:rPr>
        <w:t>a</w:t>
      </w:r>
      <w:r>
        <w:rPr>
          <w:rFonts w:ascii="Times New Roman" w:hAnsi="Times New Roman" w:cs="Times New Roman"/>
          <w:b/>
          <w:sz w:val="20"/>
          <w:szCs w:val="20"/>
        </w:rPr>
        <w:t>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 xml:space="preserve">Table is organized by origin, fungal, then bacterial, then plant. All values listed are from enzymatic activities against </w:t>
      </w:r>
      <w:r w:rsidRPr="007029BF">
        <w:rPr>
          <w:rFonts w:ascii="Times New Roman" w:hAnsi="Times New Roman" w:cs="Times New Roman"/>
          <w:i/>
          <w:sz w:val="20"/>
          <w:szCs w:val="20"/>
        </w:rPr>
        <w:t>p</w:t>
      </w:r>
      <w:r w:rsidRPr="007029BF">
        <w:rPr>
          <w:rFonts w:ascii="Times New Roman" w:hAnsi="Times New Roman" w:cs="Times New Roman"/>
          <w:sz w:val="20"/>
          <w:szCs w:val="20"/>
        </w:rPr>
        <w:t>-nitrophenyl-β-</w:t>
      </w:r>
      <w:r w:rsidRPr="007029BF">
        <w:rPr>
          <w:rFonts w:ascii="Times New Roman" w:hAnsi="Times New Roman" w:cs="Times New Roman"/>
          <w:smallCaps/>
          <w:sz w:val="20"/>
          <w:szCs w:val="20"/>
        </w:rPr>
        <w:t>D</w:t>
      </w:r>
      <w:r>
        <w:rPr>
          <w:rFonts w:ascii="Times New Roman" w:hAnsi="Times New Roman" w:cs="Times New Roman"/>
          <w:sz w:val="20"/>
          <w:szCs w:val="20"/>
        </w:rPr>
        <w:t>-galacto</w:t>
      </w:r>
      <w:r w:rsidRPr="007029BF">
        <w:rPr>
          <w:rFonts w:ascii="Times New Roman" w:hAnsi="Times New Roman" w:cs="Times New Roman"/>
          <w:sz w:val="20"/>
          <w:szCs w:val="20"/>
        </w:rPr>
        <w:t>pyranoside, PNP</w:t>
      </w:r>
      <w:r>
        <w:rPr>
          <w:rFonts w:ascii="Times New Roman" w:hAnsi="Times New Roman" w:cs="Times New Roman"/>
          <w:sz w:val="20"/>
          <w:szCs w:val="20"/>
        </w:rPr>
        <w:t>Gal</w:t>
      </w:r>
      <w:r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 w:rsidR="008B7EA1">
        <w:rPr>
          <w:rFonts w:ascii="Times New Roman" w:hAnsi="Times New Roman" w:cs="Times New Roman"/>
          <w:sz w:val="20"/>
          <w:szCs w:val="20"/>
        </w:rPr>
        <w:t xml:space="preserve"> Rows of anaerobic fungi are highlighted.</w:t>
      </w:r>
    </w:p>
    <w:p w14:paraId="6E610439" w14:textId="77777777" w:rsidR="00394E95" w:rsidRDefault="00394E95" w:rsidP="00394E95">
      <w:pPr>
        <w:rPr>
          <w:rFonts w:ascii="Times New Roman" w:hAnsi="Times New Roman" w:cs="Times New Roman"/>
          <w:b/>
        </w:rPr>
      </w:pPr>
    </w:p>
    <w:tbl>
      <w:tblPr>
        <w:tblW w:w="15626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03"/>
        <w:gridCol w:w="236"/>
      </w:tblGrid>
      <w:tr w:rsidR="00394E95" w:rsidRPr="007029BF" w14:paraId="2D370806" w14:textId="77777777" w:rsidTr="004F5D61">
        <w:trPr>
          <w:gridAfter w:val="1"/>
          <w:wAfter w:w="236" w:type="dxa"/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1AEBF6AB" w14:textId="77777777" w:rsidR="00394E95" w:rsidRPr="007029BF" w:rsidRDefault="00394E95" w:rsidP="008B7E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6962D09D" w14:textId="77777777" w:rsidR="00394E95" w:rsidRPr="007029BF" w:rsidRDefault="00394E95" w:rsidP="008B7EA1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0EEA16B7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457631B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25EEF88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6F18265F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0C84EEEB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mM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2CE702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24B09C20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26622DF3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F899134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B944E2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03864AD1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1F0ED18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22C4A243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03" w:type="dxa"/>
            <w:tcBorders>
              <w:top w:val="single" w:sz="12" w:space="0" w:color="auto"/>
              <w:bottom w:val="single" w:sz="12" w:space="0" w:color="auto"/>
            </w:tcBorders>
          </w:tcPr>
          <w:p w14:paraId="6C91B76F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394E95" w:rsidRPr="007029BF" w14:paraId="57559DF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33B9AD5" w14:textId="77777777" w:rsidR="00394E95" w:rsidRPr="007029BF" w:rsidRDefault="00394E95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0AFB041" w14:textId="21363EB3" w:rsidR="00394E95" w:rsidRPr="007029BF" w:rsidRDefault="005D529C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3F095D0B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4.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5434802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214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12E6CD6" w14:textId="77777777" w:rsidR="00394E95" w:rsidRPr="007029BF" w:rsidRDefault="00A55134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6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D122E19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D7F658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2B679E5A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132AB27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FDCC372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342C2CE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338433D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200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70782BF0" w14:textId="77777777" w:rsidR="00394E95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4D3A798B" w14:textId="77777777" w:rsidR="00394E95" w:rsidRPr="007029BF" w:rsidRDefault="00394E95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CA087A" w:rsidRPr="007029BF" w14:paraId="3FB84D5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0A98F53B" w14:textId="77777777" w:rsidR="00CA087A" w:rsidRDefault="00CA087A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uleat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9048145" w14:textId="77777777" w:rsidR="00CA087A" w:rsidRDefault="00CA087A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E00DAF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A79AF58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28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948825C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0DBDD087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5F57AFF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7C6C10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14AA370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676CE2D1" w14:textId="77777777" w:rsidR="00CA087A" w:rsidRDefault="00CA087A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574651AD" w14:textId="2C937831" w:rsidR="00CA087A" w:rsidRDefault="00CA087A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Q2FzdGVyZW48L0F1dGhvcj48WWVhcj4yMDAwPC9Z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2YW4gQ2FzdGVyZW48L0F1dGhvcj48WWVhcj4yMDAwPC9Z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van Castere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661DB" w:rsidRPr="007029BF" w14:paraId="199AE6D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1C7ACC62" w14:textId="77777777" w:rsidR="001661DB" w:rsidRDefault="001661DB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DFF88AB" w14:textId="77777777" w:rsidR="001661DB" w:rsidRDefault="001661DB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F2AE362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620994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3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B1670F2" w14:textId="77777777" w:rsidR="001661DB" w:rsidRPr="00930CE7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1.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6F7C943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AF0BE8C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0CAC4F8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3DF33C34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7597620" w14:textId="77777777" w:rsidR="001661DB" w:rsidRDefault="001661DB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7E157E4A" w14:textId="318E6FDF" w:rsidR="001661DB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56YW5hcmVzPC9BdXRob3I+PFllYXI+MTk5ODwvWWVh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W56YW5hcmVzPC9BdXRob3I+PFllYXI+MTk5ODwvWWVh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anzanares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15054F2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669615ED" w14:textId="77777777" w:rsidR="008B7EA1" w:rsidRPr="007B65E2" w:rsidRDefault="008B7EA1" w:rsidP="008B7EA1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26D406CE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F15E14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57055D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999B93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CF25675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7EB8A50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22607A9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800CE1E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0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1F001B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F7E480F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A9F300E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5803634C" w14:textId="208D229F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4B2FCD39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07B9436A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95BE33E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2</w:t>
            </w:r>
          </w:p>
        </w:tc>
        <w:tc>
          <w:tcPr>
            <w:tcW w:w="1008" w:type="dxa"/>
          </w:tcPr>
          <w:p w14:paraId="0529A209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</w:tcPr>
          <w:p w14:paraId="2939E4F3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D11022A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08CCE7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34D97077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14BC58C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18A69D9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4AF7F957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6255423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119967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4DAEEFBC" w14:textId="14C3EACA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6A800ADA" w14:textId="77777777" w:rsidTr="004F5D61">
        <w:trPr>
          <w:gridAfter w:val="1"/>
          <w:wAfter w:w="236" w:type="dxa"/>
          <w:trHeight w:val="144"/>
        </w:trPr>
        <w:tc>
          <w:tcPr>
            <w:tcW w:w="2875" w:type="dxa"/>
          </w:tcPr>
          <w:p w14:paraId="03E0E56B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65CDE7F3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3</w:t>
            </w:r>
          </w:p>
        </w:tc>
        <w:tc>
          <w:tcPr>
            <w:tcW w:w="1008" w:type="dxa"/>
          </w:tcPr>
          <w:p w14:paraId="27484A5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1008" w:type="dxa"/>
          </w:tcPr>
          <w:p w14:paraId="1B57D4A1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1384D7B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A5550CA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8</w:t>
            </w:r>
          </w:p>
        </w:tc>
        <w:tc>
          <w:tcPr>
            <w:tcW w:w="1008" w:type="dxa"/>
          </w:tcPr>
          <w:p w14:paraId="66093B22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0B2E7AD2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65</w:t>
            </w:r>
          </w:p>
        </w:tc>
        <w:tc>
          <w:tcPr>
            <w:tcW w:w="1008" w:type="dxa"/>
          </w:tcPr>
          <w:p w14:paraId="112A7A3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25A07FF5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9598EE8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1BCC16E7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7F974D5E" w14:textId="7ED60AEA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6C5F9ABD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4D2D4933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5D5E1AF8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4</w:t>
            </w:r>
          </w:p>
        </w:tc>
        <w:tc>
          <w:tcPr>
            <w:tcW w:w="1008" w:type="dxa"/>
          </w:tcPr>
          <w:p w14:paraId="7E3D761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70</w:t>
            </w:r>
          </w:p>
        </w:tc>
        <w:tc>
          <w:tcPr>
            <w:tcW w:w="1008" w:type="dxa"/>
          </w:tcPr>
          <w:p w14:paraId="16E7E33E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59056C4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4018E1A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15966E8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471C2D1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55</w:t>
            </w:r>
          </w:p>
        </w:tc>
        <w:tc>
          <w:tcPr>
            <w:tcW w:w="1008" w:type="dxa"/>
          </w:tcPr>
          <w:p w14:paraId="1EFA3CE6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0</w:t>
            </w:r>
          </w:p>
        </w:tc>
        <w:tc>
          <w:tcPr>
            <w:tcW w:w="1728" w:type="dxa"/>
          </w:tcPr>
          <w:p w14:paraId="00FEF4DD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004635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3636B53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28194458" w14:textId="1B39E280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548DC247" w14:textId="77777777" w:rsidTr="004F5D61">
        <w:trPr>
          <w:gridAfter w:val="1"/>
          <w:wAfter w:w="236" w:type="dxa"/>
          <w:trHeight w:val="720"/>
        </w:trPr>
        <w:tc>
          <w:tcPr>
            <w:tcW w:w="2875" w:type="dxa"/>
          </w:tcPr>
          <w:p w14:paraId="2AC03C6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2BD9D2B9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5</w:t>
            </w:r>
          </w:p>
        </w:tc>
        <w:tc>
          <w:tcPr>
            <w:tcW w:w="1008" w:type="dxa"/>
          </w:tcPr>
          <w:p w14:paraId="5E75C97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</w:t>
            </w:r>
          </w:p>
        </w:tc>
        <w:tc>
          <w:tcPr>
            <w:tcW w:w="1008" w:type="dxa"/>
          </w:tcPr>
          <w:p w14:paraId="67BFA8C8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3EBB01D5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274227EA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</w:tcPr>
          <w:p w14:paraId="30020630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58B4328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</w:tcPr>
          <w:p w14:paraId="1403761B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55</w:t>
            </w:r>
          </w:p>
        </w:tc>
        <w:tc>
          <w:tcPr>
            <w:tcW w:w="1728" w:type="dxa"/>
          </w:tcPr>
          <w:p w14:paraId="63D6B675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F229FBD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E56EB74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57939A28" w14:textId="5EC51BE3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7EA1" w:rsidRPr="007029BF" w14:paraId="50A9C66A" w14:textId="77777777" w:rsidTr="004F5D61">
        <w:trPr>
          <w:gridAfter w:val="1"/>
          <w:wAfter w:w="236" w:type="dxa"/>
        </w:trPr>
        <w:tc>
          <w:tcPr>
            <w:tcW w:w="2875" w:type="dxa"/>
          </w:tcPr>
          <w:p w14:paraId="5D62FE2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</w:tcPr>
          <w:p w14:paraId="39BCE846" w14:textId="77777777" w:rsidR="008B7EA1" w:rsidRPr="007029BF" w:rsidRDefault="008B7EA1" w:rsidP="008B7EA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 6</w:t>
            </w:r>
          </w:p>
        </w:tc>
        <w:tc>
          <w:tcPr>
            <w:tcW w:w="1008" w:type="dxa"/>
          </w:tcPr>
          <w:p w14:paraId="1F27918F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</w:tcPr>
          <w:p w14:paraId="4C07E368" w14:textId="77777777" w:rsidR="008B7EA1" w:rsidRDefault="008B7EA1" w:rsidP="008B7EA1">
            <w:pPr>
              <w:jc w:val="center"/>
            </w:pPr>
            <w:r w:rsidRPr="00E85ABB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65ABD90E" w14:textId="77777777" w:rsidR="008B7EA1" w:rsidRDefault="008B7EA1" w:rsidP="008B7EA1">
            <w:pPr>
              <w:jc w:val="center"/>
            </w:pPr>
            <w:r w:rsidRPr="00930CE7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</w:tcPr>
          <w:p w14:paraId="0CB2EAD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</w:tcPr>
          <w:p w14:paraId="46E8248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</w:tcPr>
          <w:p w14:paraId="52CD4001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</w:tcPr>
          <w:p w14:paraId="271D49B8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-65</w:t>
            </w:r>
          </w:p>
        </w:tc>
        <w:tc>
          <w:tcPr>
            <w:tcW w:w="1728" w:type="dxa"/>
          </w:tcPr>
          <w:p w14:paraId="29A1EC24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3ECE1D1" w14:textId="77777777" w:rsidR="008B7EA1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719FE65D" w14:textId="77777777" w:rsidR="008B7EA1" w:rsidRPr="007029BF" w:rsidRDefault="008B7EA1" w:rsidP="008B7EA1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</w:tcPr>
          <w:p w14:paraId="1E557D04" w14:textId="5A30CD0D" w:rsidR="008B7EA1" w:rsidRPr="007029BF" w:rsidRDefault="008B7EA1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kashima&lt;/Author&gt;&lt;Year&gt;1996&lt;/Year&gt;&lt;RecNum&gt;12&lt;/RecNum&gt;&lt;DisplayText&gt;(Takashima et al. 1996)&lt;/DisplayText&gt;&lt;record&gt;&lt;rec-number&gt;12&lt;/rec-number&gt;&lt;foreign-keys&gt;&lt;key app="EN" db-id="rtrewxeabr29tkerw09xe0dm52rp2wrwftzz" timestamp="0"&gt;12&lt;/key&gt;&lt;/foreign-keys&gt;&lt;ref-type name="Journal Article"&gt;17&lt;/ref-type&gt;&lt;contributors&gt;&lt;authors&gt;&lt;author&gt;Takashima, S.&lt;/author&gt;&lt;author&gt;Nakamura, A.&lt;/author&gt;&lt;author&gt;Masaki, H.&lt;/author&gt;&lt;author&gt;Uozumi, T.&lt;/author&gt;&lt;/authors&gt;&lt;/contributors&gt;&lt;auth-address&gt;Takashima, S&amp;#xD;Univ Tokyo, Fac Agr, Dept Biotechnol, Bunkyo Ku, Yayoi 1-1-1, Tokyo 113, Japan&amp;#xD;Univ Tokyo, Fac Agr, Dept Biotechnol, Bunkyo Ku, Yayoi 1-1-1, Tokyo 113, Japan&lt;/auth-address&gt;&lt;titles&gt;&lt;title&gt;&lt;style face="normal" font="default" size="100%"&gt;Purification and characterization of cellulases from &lt;/style&gt;&lt;style face="italic" font="default" size="100%"&gt;Humicola grisea&lt;/style&gt;&lt;/title&gt;&lt;secondary-title&gt;Biosci Biotech Bioch&lt;/secondary-title&gt;&lt;alt-title&gt;Biosci Biotech Bioch&lt;/alt-title&gt;&lt;/titles&gt;&lt;pages&gt;77-82&lt;/pages&gt;&lt;volume&gt;60&lt;/volume&gt;&lt;number&gt;1&lt;/number&gt;&lt;keywords&gt;&lt;keyword&gt;cellulase&lt;/keyword&gt;&lt;keyword&gt;synergism&lt;/keyword&gt;&lt;keyword&gt;humicola grisea&lt;/keyword&gt;&lt;keyword&gt;trichoderma-reesei&lt;/keyword&gt;&lt;keyword&gt;beta-glucosidase&lt;/keyword&gt;&lt;keyword&gt;cellulose&lt;/keyword&gt;&lt;keyword&gt;biosynthesis&lt;/keyword&gt;&lt;keyword&gt;hydrolysis&lt;/keyword&gt;&lt;keyword&gt;enzyme&lt;/keyword&gt;&lt;/keywords&gt;&lt;dates&gt;&lt;year&gt;1996&lt;/year&gt;&lt;pub-dates&gt;&lt;date&gt;Jan&lt;/date&gt;&lt;/pub-dates&gt;&lt;/dates&gt;&lt;isbn&gt;0916-8451&lt;/isbn&gt;&lt;accession-num&gt;WOS:A1996TT11000016&lt;/accession-num&gt;&lt;urls&gt;&lt;related-urls&gt;&lt;url&gt;&amp;lt;Go to ISI&amp;gt;://WOS:A1996TT1100001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55567FD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8" w:space="0" w:color="auto"/>
            </w:tcBorders>
          </w:tcPr>
          <w:p w14:paraId="1C2DA0AF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1D7A1AB0" w14:textId="77777777" w:rsidR="003E2AE5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05EA5DB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2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A0DAD2E" w14:textId="77777777" w:rsidR="003E2AE5" w:rsidRPr="00E85ABB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2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79B9A9D4" w14:textId="77777777" w:rsidR="003E2AE5" w:rsidRPr="00930CE7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1.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62B52E6A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5BC270D9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D701497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5FD2C3F0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33B3BB49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124A4FB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03" w:type="dxa"/>
            <w:tcBorders>
              <w:bottom w:val="single" w:sz="8" w:space="0" w:color="auto"/>
            </w:tcBorders>
          </w:tcPr>
          <w:p w14:paraId="45D9F345" w14:textId="77583AE8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968DD" w:rsidRPr="007029BF" w14:paraId="58524D5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8" w:space="0" w:color="auto"/>
            </w:tcBorders>
          </w:tcPr>
          <w:p w14:paraId="7273833E" w14:textId="77777777" w:rsidR="00C968DD" w:rsidRPr="00C968DD" w:rsidRDefault="00C968DD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ypocre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jecorina</w:t>
            </w:r>
            <w:proofErr w:type="spellEnd"/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547ED271" w14:textId="77777777" w:rsidR="00C968DD" w:rsidRDefault="00C968DD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205C08B4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28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05C69818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2EC574C3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4.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681D1E7A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0270CA8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-6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351D56CF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8" w:space="0" w:color="auto"/>
            </w:tcBorders>
          </w:tcPr>
          <w:p w14:paraId="41980B81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8" w:space="0" w:color="auto"/>
            </w:tcBorders>
          </w:tcPr>
          <w:p w14:paraId="00FE3892" w14:textId="77777777" w:rsidR="00C968DD" w:rsidRDefault="00C968DD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bottom w:val="single" w:sz="8" w:space="0" w:color="auto"/>
            </w:tcBorders>
          </w:tcPr>
          <w:p w14:paraId="33CCF150" w14:textId="2269933C" w:rsidR="00C968DD" w:rsidRDefault="00C968D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1hdWY8L0F1dGhvcj48WWVhcj4yMDA3PC9ZZWFyPjxS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YW1hdWY8L0F1dGhvcj48WWVhcj4yMDA3PC9ZZWFyPjxS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Gamauf et al. 200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76B37" w:rsidRPr="007029BF" w14:paraId="1DC25D3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8" w:space="0" w:color="auto"/>
              <w:bottom w:val="single" w:sz="4" w:space="0" w:color="auto"/>
            </w:tcBorders>
          </w:tcPr>
          <w:p w14:paraId="686E3904" w14:textId="77777777" w:rsidR="00076B37" w:rsidRPr="00076B37" w:rsidRDefault="00076B37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Kluyve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ragilis</w:t>
            </w:r>
            <w:proofErr w:type="spellEnd"/>
          </w:p>
        </w:tc>
        <w:tc>
          <w:tcPr>
            <w:tcW w:w="1728" w:type="dxa"/>
            <w:tcBorders>
              <w:top w:val="single" w:sz="8" w:space="0" w:color="auto"/>
              <w:bottom w:val="single" w:sz="4" w:space="0" w:color="auto"/>
            </w:tcBorders>
          </w:tcPr>
          <w:p w14:paraId="678E4357" w14:textId="77777777" w:rsidR="00076B37" w:rsidRDefault="00076B37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57BA483B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2071E14B" w14:textId="77777777" w:rsidR="00076B37" w:rsidRDefault="00252684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4BDCB643" w14:textId="77777777" w:rsidR="00076B37" w:rsidRDefault="00252684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6D491522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-6.8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27BCAFAA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0CABDF68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8" w:space="0" w:color="auto"/>
              <w:bottom w:val="single" w:sz="4" w:space="0" w:color="auto"/>
            </w:tcBorders>
          </w:tcPr>
          <w:p w14:paraId="38A659AC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8" w:space="0" w:color="auto"/>
              <w:bottom w:val="single" w:sz="4" w:space="0" w:color="auto"/>
            </w:tcBorders>
          </w:tcPr>
          <w:p w14:paraId="60CADA7F" w14:textId="77777777" w:rsidR="00076B37" w:rsidRDefault="00076B37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8" w:space="0" w:color="auto"/>
              <w:bottom w:val="single" w:sz="4" w:space="0" w:color="auto"/>
            </w:tcBorders>
          </w:tcPr>
          <w:p w14:paraId="612D311F" w14:textId="32E7F2CB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dero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57C7AD3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47DB5A2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 w:rsidRPr="00001CE0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5ADCE5C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7D27657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012B60F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8DF17BE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9EBA00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15281A4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5446324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B9C51DE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6FD79CF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536AA9A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D3BBCD2" w14:textId="6DEABDE3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lson&lt;/Author&gt;&lt;Year&gt;1994&lt;/Year&gt;&lt;RecNum&gt;203&lt;/RecNum&gt;&lt;DisplayText&gt;(Wilson et al. 1994)&lt;/DisplayText&gt;&lt;record&gt;&lt;rec-number&gt;203&lt;/rec-number&gt;&lt;foreign-keys&gt;&lt;key app="EN" db-id="rtrewxeabr29tkerw09xe0dm52rp2wrwftzz" timestamp="0"&gt;203&lt;/key&gt;&lt;/foreign-keys&gt;&lt;ref-type name="Journal Article"&gt;17&lt;/ref-type&gt;&lt;contributors&gt;&lt;authors&gt;&lt;author&gt;Wilson, C. A.&lt;/author&gt;&lt;author&gt;Mccrae, S. I.&lt;/author&gt;&lt;author&gt;Wood, T. M.&lt;/author&gt;&lt;/authors&gt;&lt;/contributors&gt;&lt;auth-address&gt;Rowett Res Inst,Bucksburn Ab2 9sb,Aberdeen,Scotland&lt;/auth-address&gt;&lt;titles&gt;&lt;title&gt;&lt;style face="normal" font="default" size="100%"&gt;Characterization of a beta-D-glucosidase from the anaerobic rumen fungus &lt;/style&gt;&lt;style face="italic" font="default" size="100%"&gt;Neocallimastix frontalis &lt;/style&gt;&lt;style face="normal" font="default" size="100%"&gt;with particular reference to attack on cello-oligosaccharides&lt;/style&gt;&lt;/title&gt;&lt;secondary-title&gt;J Biotechnol&lt;/secondary-title&gt;&lt;alt-title&gt;J Biotechnol&lt;/alt-title&gt;&lt;/titles&gt;&lt;pages&gt;217-227&lt;/pages&gt;&lt;volume&gt;37&lt;/volume&gt;&lt;number&gt;3&lt;/number&gt;&lt;keywords&gt;&lt;keyword&gt;rumen fungus&lt;/keyword&gt;&lt;keyword&gt;neocallimastix frontalis&lt;/keyword&gt;&lt;keyword&gt;beta-d-glucosidase&lt;/keyword&gt;&lt;keyword&gt;cello-oligosaccharide&lt;/keyword&gt;&lt;keyword&gt;anaerobic fungus&lt;/keyword&gt;&lt;keyword&gt;escherichia-coli&lt;/keyword&gt;&lt;keyword&gt;purification&lt;/keyword&gt;&lt;keyword&gt;cellulase&lt;/keyword&gt;&lt;keyword&gt;patriciarum&lt;/keyword&gt;&lt;keyword&gt;hydrolysis&lt;/keyword&gt;&lt;keyword&gt;glycoside&lt;/keyword&gt;&lt;keyword&gt;hydrolase&lt;/keyword&gt;&lt;keyword&gt;capacity&lt;/keyword&gt;&lt;keyword&gt;enzymes&lt;/keyword&gt;&lt;keyword&gt;domains&lt;/keyword&gt;&lt;/keywords&gt;&lt;dates&gt;&lt;year&gt;1994&lt;/year&gt;&lt;pub-dates&gt;&lt;date&gt;Nov 15&lt;/date&gt;&lt;/pub-dates&gt;&lt;/dates&gt;&lt;isbn&gt;0168-1656&lt;/isbn&gt;&lt;accession-num&gt;WOS:A1994PU02600004&lt;/accession-num&gt;&lt;urls&gt;&lt;related-urls&gt;&lt;url&gt;&amp;lt;Go to ISI&amp;gt;://WOS:A1994PU02600004&lt;/url&gt;&lt;/related-urls&gt;&lt;/urls&gt;&lt;electronic-resource-num&gt;Doi 10.1016/0168-1656(94)90129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Wilson et al.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634D9" w:rsidRPr="007029BF" w14:paraId="1671150F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24BEFAB" w14:textId="77777777" w:rsidR="004634D9" w:rsidRPr="00001CE0" w:rsidRDefault="004634D9" w:rsidP="003E2AE5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63635CE" w14:textId="77777777" w:rsidR="004634D9" w:rsidRDefault="004634D9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8BB12F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BD4C7C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8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D021DBF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053C2885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6FEB1ACE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9703C49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51C58247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123BBC1" w14:textId="77777777" w:rsidR="004634D9" w:rsidRDefault="004634D9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2E6AC68" w14:textId="55411041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E2AE5" w:rsidRPr="007029BF" w14:paraId="024A252D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B419CEB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ichia pastori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X-33 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F2DAD3F" w14:textId="77777777" w:rsidR="003E2AE5" w:rsidRPr="007029BF" w:rsidRDefault="003E2AE5" w:rsidP="003E2A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EXG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65C4DD6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3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E22DFA2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AEA4255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7FFBA15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8926D33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47438DD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9B6292A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C55F08B" w14:textId="77777777" w:rsidR="003E2AE5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07F9FEDC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1CB2E2DD" w14:textId="12FA9204" w:rsidR="003E2AE5" w:rsidRPr="007029BF" w:rsidRDefault="003E2AE5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&lt;/Author&gt;&lt;Year&gt;2006&lt;/Year&gt;&lt;RecNum&gt;10&lt;/RecNum&gt;&lt;DisplayText&gt;(Xu et al. 2006)&lt;/DisplayText&gt;&lt;record&gt;&lt;rec-number&gt;10&lt;/rec-number&gt;&lt;foreign-keys&gt;&lt;key app="EN" db-id="rtrewxeabr29tkerw09xe0dm52rp2wrwftzz" timestamp="0"&gt;10&lt;/key&gt;&lt;/foreign-keys&gt;&lt;ref-type name="Journal Article"&gt;17&lt;/ref-type&gt;&lt;contributors&gt;&lt;authors&gt;&lt;author&gt;Xu, Z.&lt;/author&gt;&lt;author&gt;Shih, M. C.&lt;/author&gt;&lt;author&gt;Poulton, J. E.&lt;/author&gt;&lt;/authors&gt;&lt;/contributors&gt;&lt;auth-address&gt;Department of Biological Sciences, University of Iowa, Iowa City, IA 52242, USA.&lt;/auth-address&gt;&lt;titles&gt;&lt;title&gt;&lt;style face="normal" font="default" size="100%"&gt;An extracellular exo-beta-(1,3)-glucanase from &lt;/style&gt;&lt;style face="italic" font="default" size="100%"&gt;Pichia pastoris:&lt;/style&gt;&lt;style face="normal" font="default" size="100%"&gt; purification, characterization, molecular cloning, and functional expression&lt;/style&gt;&lt;/title&gt;&lt;secondary-title&gt;Protein Expr Purif&lt;/secondary-title&gt;&lt;alt-title&gt;Protein expression and purification&lt;/alt-title&gt;&lt;/titles&gt;&lt;pages&gt;118-127&lt;/pages&gt;&lt;volume&gt;47&lt;/volume&gt;&lt;number&gt;1&lt;/number&gt;&lt;keywords&gt;&lt;keyword&gt;Amino Acid Sequence&lt;/keyword&gt;&lt;keyword&gt;Base Sequence&lt;/keyword&gt;&lt;keyword&gt;Cloning, Molecular&lt;/keyword&gt;&lt;keyword&gt;Escherichia coli/enzymology/genetics&lt;/keyword&gt;&lt;keyword&gt;Extracellular Space/*enzymology/genetics&lt;/keyword&gt;&lt;keyword&gt;Gene Expression Regulation, Bacterial/*physiology&lt;/keyword&gt;&lt;keyword&gt;Glucan 1,3-beta-Glucosidase/chemistry/*genetics/*isolation &amp;amp;&lt;/keyword&gt;&lt;keyword&gt;purification/physiology&lt;/keyword&gt;&lt;keyword&gt;Molecular Sequence Data&lt;/keyword&gt;&lt;keyword&gt;Pichia/*enzymology/genetics&lt;/keyword&gt;&lt;keyword&gt;Sequence Alignment&lt;/keyword&gt;&lt;/keywords&gt;&lt;dates&gt;&lt;year&gt;2006&lt;/year&gt;&lt;pub-dates&gt;&lt;date&gt;May&lt;/date&gt;&lt;/pub-dates&gt;&lt;/dates&gt;&lt;isbn&gt;1046-5928 (Print)&amp;#xD;1046-5928 (Linking)&lt;/isbn&gt;&lt;accession-num&gt;16427312&lt;/accession-num&gt;&lt;urls&gt;&lt;related-urls&gt;&lt;url&gt;http://www.ncbi.nlm.nih.gov/pubmed/16427312&lt;/url&gt;&lt;/related-urls&gt;&lt;/urls&gt;&lt;electronic-resource-num&gt;10.1016/j.pep.2005.11.025&lt;/electronic-resource-num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u et al. 200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15B600D2" w14:textId="77777777" w:rsidR="003E2AE5" w:rsidRPr="007029BF" w:rsidRDefault="003E2AE5" w:rsidP="003E2AE5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34D9" w:rsidRPr="007029BF" w14:paraId="290A76FB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180DB41" w14:textId="77777777" w:rsidR="004634D9" w:rsidRPr="007029BF" w:rsidRDefault="004634D9" w:rsidP="004634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7683763" w14:textId="77777777" w:rsidR="004634D9" w:rsidRPr="007029BF" w:rsidRDefault="004634D9" w:rsidP="004634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421BB96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D26559D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2AF4612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91FF8CE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98CFA0" w14:textId="77777777" w:rsidR="004634D9" w:rsidRDefault="004634D9" w:rsidP="004634D9">
            <w:pPr>
              <w:jc w:val="center"/>
            </w:pPr>
            <w:r w:rsidRPr="00851D3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63621054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419533D" w14:textId="77777777" w:rsidR="004634D9" w:rsidRDefault="004634D9" w:rsidP="004634D9">
            <w:pPr>
              <w:jc w:val="center"/>
            </w:pPr>
            <w:r w:rsidRPr="00A47F4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A9B1425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A607FC5" w14:textId="1D3B9BBC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73128879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4634D9" w:rsidRPr="007029BF" w14:paraId="36F66FC6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18339C0" w14:textId="77777777" w:rsidR="004634D9" w:rsidRPr="007029BF" w:rsidRDefault="004634D9" w:rsidP="004634D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24B47EC" w14:textId="77777777" w:rsidR="004634D9" w:rsidRPr="007029BF" w:rsidRDefault="004634D9" w:rsidP="004634D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4D132C62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39A8AFC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AD2C828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53555B81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CA44DD1" w14:textId="77777777" w:rsidR="004634D9" w:rsidRDefault="004634D9" w:rsidP="004634D9">
            <w:pPr>
              <w:jc w:val="center"/>
            </w:pPr>
            <w:r w:rsidRPr="00851D3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1649F843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2EC5D1B2" w14:textId="77777777" w:rsidR="004634D9" w:rsidRDefault="004634D9" w:rsidP="004634D9">
            <w:pPr>
              <w:jc w:val="center"/>
            </w:pPr>
            <w:r w:rsidRPr="00A47F4F"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760A6BB5" w14:textId="77777777" w:rsidR="004634D9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14:paraId="08D2FAFD" w14:textId="7E1D4148" w:rsidR="004634D9" w:rsidRDefault="004634D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20F375AF" w14:textId="77777777" w:rsidR="004634D9" w:rsidRPr="007029BF" w:rsidRDefault="004634D9" w:rsidP="004634D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661DB" w:rsidRPr="007029BF" w14:paraId="007A5DF0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72AD76C" w14:textId="77777777" w:rsidR="001661DB" w:rsidRPr="007029BF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Sterigmat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elvia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1971191" w14:textId="77777777" w:rsidR="001661DB" w:rsidRDefault="001661DB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B89BE85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E5EBBCC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35765E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AEC9B11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205C0B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1BE97F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7D827F5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A81C462" w14:textId="77777777" w:rsidR="001661DB" w:rsidRDefault="004634D9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5F57D065" w14:textId="6E644C44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nishi&lt;/Author&gt;&lt;Year&gt;1995&lt;/Year&gt;&lt;RecNum&gt;197&lt;/RecNum&gt;&lt;DisplayText&gt;(Onishi &amp;amp; Tanaka 1995)&lt;/DisplayText&gt;&lt;record&gt;&lt;rec-number&gt;197&lt;/rec-number&gt;&lt;foreign-keys&gt;&lt;key app="EN" db-id="rtrewxeabr29tkerw09xe0dm52rp2wrwftzz" timestamp="0"&gt;197&lt;/key&gt;&lt;/foreign-keys&gt;&lt;ref-type name="Journal Article"&gt;17&lt;/ref-type&gt;&lt;contributors&gt;&lt;authors&gt;&lt;author&gt;Onishi, N.&lt;/author&gt;&lt;author&gt;Tanaka, T.&lt;/author&gt;&lt;/authors&gt;&lt;/contributors&gt;&lt;auth-address&gt;Onishi, N&amp;#xD;Ajinomoto Co Inc,Cent Res Labs,Kawasaki Ku,1-1 Suzuki Cho,Kawasaki,Kanagawa 210,Japan&amp;#xD;Ajinomoto Co Inc,Cent Res Labs,Kawasaki Ku,1-1 Suzuki Cho,Kawasaki,Kanagawa 210,Japan&lt;/auth-address&gt;&lt;titles&gt;&lt;title&gt;&lt;style face="normal" font="default" size="100%"&gt;Purification and properties of a novel thermostable galacto-oligosaccharide-producing beta-galactosidase from &lt;/style&gt;&lt;style face="italic" font="default" size="100%"&gt;Sterigmatomyces elviae &lt;/style&gt;&lt;style face="normal" font="default" size="100%"&gt;cbs8119&lt;/style&gt;&lt;/title&gt;&lt;secondary-title&gt;Appl Environ Microbiol&lt;/secondary-title&gt;&lt;/titles&gt;&lt;pages&gt;4026-4030&lt;/pages&gt;&lt;volume&gt;61&lt;/volume&gt;&lt;number&gt;11&lt;/number&gt;&lt;keywords&gt;&lt;keyword&gt;sulfolobus-solfataricus&lt;/keyword&gt;&lt;keyword&gt;thermotoga-maritima&lt;/keyword&gt;&lt;keyword&gt;escherichia-coli&lt;/keyword&gt;&lt;keyword&gt;glucosidase&lt;/keyword&gt;&lt;keyword&gt;lactose&lt;/keyword&gt;&lt;keyword&gt;quantitation&lt;/keyword&gt;&lt;keyword&gt;thermophile&lt;/keyword&gt;&lt;keyword&gt;hydrolysis&lt;/keyword&gt;&lt;keyword&gt;thermus&lt;/keyword&gt;&lt;/keywords&gt;&lt;dates&gt;&lt;year&gt;1995&lt;/year&gt;&lt;pub-dates&gt;&lt;date&gt;Nov&lt;/date&gt;&lt;/pub-dates&gt;&lt;/dates&gt;&lt;isbn&gt;0099-2240&lt;/isbn&gt;&lt;accession-num&gt;WOS:A1995TC81100042&lt;/accession-num&gt;&lt;urls&gt;&lt;related-urls&gt;&lt;url&gt;&amp;lt;Go to ISI&amp;gt;://WOS:A1995TC8110004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Onishi &amp; Tanaka 199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6E2A901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76B37" w:rsidRPr="007029BF" w14:paraId="0B8BFE9A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71727A1B" w14:textId="77777777" w:rsidR="00076B37" w:rsidRP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p.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FC3474F" w14:textId="77777777" w:rsid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1937D7D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241EB71" w14:textId="77777777" w:rsidR="00076B37" w:rsidRDefault="00252684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5F22F63" w14:textId="77777777" w:rsidR="00076B37" w:rsidRDefault="00252684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7109A92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3068FF5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DCD7754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E67BCBD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CC075BA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</w:tcBorders>
            <w:shd w:val="clear" w:color="auto" w:fill="auto"/>
          </w:tcPr>
          <w:p w14:paraId="0E713CF6" w14:textId="3FE97B51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Rlcm88L0F1dGhvcj48WWVhcj4yMDAyPC9ZZWFyPjxS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dero et al. 200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293C5B6C" w14:textId="77777777" w:rsidR="00076B37" w:rsidRPr="007029BF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661DB" w:rsidRPr="007029BF" w14:paraId="05D16CE9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</w:tcPr>
          <w:p w14:paraId="14B30E8C" w14:textId="77777777" w:rsidR="001661DB" w:rsidRPr="00AA1F5B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3441D7F8" w14:textId="77777777" w:rsidR="001661DB" w:rsidRPr="00001CE0" w:rsidRDefault="001661DB" w:rsidP="00651E0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001CE0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5D07070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54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1A591C0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77D5566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4E609DBC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6B9019EC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123F70C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</w:tcBorders>
          </w:tcPr>
          <w:p w14:paraId="26D5D6C3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749CBC38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3BEDB830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9BFEF6B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03" w:type="dxa"/>
            <w:tcBorders>
              <w:top w:val="single" w:sz="4" w:space="0" w:color="auto"/>
            </w:tcBorders>
          </w:tcPr>
          <w:p w14:paraId="43509784" w14:textId="0567CF3F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6&lt;/Year&gt;&lt;RecNum&gt;129&lt;/RecNum&gt;&lt;DisplayText&gt;(Ximenes et al. 1996)&lt;/DisplayText&gt;&lt;record&gt;&lt;rec-number&gt;129&lt;/rec-number&gt;&lt;foreign-keys&gt;&lt;key app="EN" db-id="rtrewxeabr29tkerw09xe0dm52rp2wrwftzz" timestamp="0"&gt;129&lt;/key&gt;&lt;/foreign-keys&gt;&lt;ref-type name="Journal Article"&gt;17&lt;/ref-type&gt;&lt;contributors&gt;&lt;authors&gt;&lt;author&gt;Ximenes, F. D.&lt;/author&gt;&lt;author&gt;Silveira, F. Q. D.&lt;/author&gt;&lt;author&gt;Ximenes, E.&lt;/author&gt;&lt;/authors&gt;&lt;/contributors&gt;&lt;auth-address&gt;Univ Brasilia, Dept Biol Celular, Lab Enzimol, Br-70910900 Brasilia, Df, Brazil&lt;/auth-address&gt;&lt;titles&gt;&lt;title&gt;&lt;style face="normal" font="default" size="100%"&gt;Production of beta-xylosidase activity by &lt;/style&gt;&lt;style face="italic" font="default" size="100%"&gt;Trichoderma harzianum&lt;/style&gt;&lt;style face="normal" font="default" size="100%"&gt; strains&lt;/style&gt;&lt;/title&gt;&lt;secondary-title&gt;Curr Microbiol&lt;/secondary-title&gt;&lt;/titles&gt;&lt;pages&gt;71-77&lt;/pages&gt;&lt;volume&gt;33&lt;/volume&gt;&lt;number&gt;2&lt;/number&gt;&lt;keywords&gt;&lt;keyword&gt;alpha-l-arabinofuranosidase&lt;/keyword&gt;&lt;keyword&gt;purification&lt;/keyword&gt;&lt;keyword&gt;fungus&lt;/keyword&gt;&lt;keyword&gt;hydrolysis&lt;/keyword&gt;&lt;keyword&gt;proteins&lt;/keyword&gt;&lt;keyword&gt;enzymes&lt;/keyword&gt;&lt;keyword&gt;reesei&lt;/keyword&gt;&lt;keyword&gt;xylan&lt;/keyword&gt;&lt;/keywords&gt;&lt;dates&gt;&lt;year&gt;1996&lt;/year&gt;&lt;pub-dates&gt;&lt;date&gt;Aug&lt;/date&gt;&lt;/pub-dates&gt;&lt;/dates&gt;&lt;isbn&gt;0343-8651&lt;/isbn&gt;&lt;accession-num&gt;WOS:A1996UX96600001&lt;/accession-num&gt;&lt;urls&gt;&lt;related-urls&gt;&lt;url&gt;&amp;lt;Go to ISI&amp;gt;://WOS:A1996UX96600001&lt;/url&gt;&lt;/related-urls&gt;&lt;/urls&gt;&lt;electronic-resource-num&gt;DOI 10.1007/s002849900077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6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1661DB" w:rsidRPr="007029BF" w14:paraId="08383038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4E4BE4D6" w14:textId="77777777" w:rsidR="001661DB" w:rsidRPr="00AA1F5B" w:rsidRDefault="001661DB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096B670" w14:textId="77777777" w:rsidR="001661DB" w:rsidRPr="007029BF" w:rsidRDefault="001661DB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GL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0E1D89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33E833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03C28C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EF50754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926DB5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2BA4957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F9C5E2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CD5E0CF" w14:textId="77777777" w:rsidR="001661DB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41E0D5D" w14:textId="77777777" w:rsidR="001661DB" w:rsidRPr="007029BF" w:rsidRDefault="001661DB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0FF36A0D" w14:textId="7F0AAF87" w:rsidR="001661DB" w:rsidRPr="007029BF" w:rsidRDefault="001661DB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5PC9ZZWFy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E08AE" w:rsidRPr="007029BF" w14:paraId="5543414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6E9E905C" w14:textId="77777777" w:rsidR="004E08AE" w:rsidRDefault="004E08AE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licyclobacil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idocaldari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54150638" w14:textId="77777777" w:rsidR="004E08AE" w:rsidRDefault="004E08AE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59C624B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B73A9D2" w14:textId="77777777" w:rsidR="004E08AE" w:rsidRDefault="004F718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3F469736" w14:textId="77777777" w:rsidR="004E08AE" w:rsidRDefault="004F718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223B5C2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F007D5C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0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0D620DE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1B7B499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3F982427" w14:textId="77777777" w:rsid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4AAFCC73" w14:textId="5F8C16A3" w:rsidR="004E08AE" w:rsidRDefault="004E08AE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uan&lt;/Author&gt;&lt;Year&gt;2008&lt;/Year&gt;&lt;RecNum&gt;210&lt;/RecNum&gt;&lt;DisplayText&gt;(Yuan et al. 2008)&lt;/DisplayText&gt;&lt;record&gt;&lt;rec-number&gt;210&lt;/rec-number&gt;&lt;foreign-keys&gt;&lt;key app="EN" db-id="rtrewxeabr29tkerw09xe0dm52rp2wrwftzz" timestamp="0"&gt;210&lt;/key&gt;&lt;/foreign-keys&gt;&lt;ref-type name="Journal Article"&gt;17&lt;/ref-type&gt;&lt;contributors&gt;&lt;authors&gt;&lt;author&gt;Yuan, T. Z.&lt;/author&gt;&lt;author&gt;Yang, P. L.&lt;/author&gt;&lt;author&gt;Wang, Y. R.&lt;/author&gt;&lt;author&gt;Meng, K.&lt;/author&gt;&lt;author&gt;Luo, H. Y.&lt;/author&gt;&lt;author&gt;Zhang, W.&lt;/author&gt;&lt;author&gt;Wu, N. F.&lt;/author&gt;&lt;author&gt;Fan, Y. L.&lt;/author&gt;&lt;author&gt;Yao, B.&lt;/author&gt;&lt;/authors&gt;&lt;/contributors&gt;&lt;auth-address&gt;Yao, B&amp;#xD;Chinese Acad Agr Sci, Feed Res Inst, Microbial Engn Dept, Beijing 100081, Peoples R China&amp;#xD;Chinese Acad Agr Sci, Feed Res Inst, Microbial Engn Dept, Beijing 100081, Peoples R China&amp;#xD;Chinese Acad Agr Sci, Feed Res Inst, Microbial Engn Dept, Beijing 100081, Peoples R China&amp;#xD;Chinese Acad Agr Sci, Biotechnol Res Inst, Beijing 100081, Peoples R China&lt;/auth-address&gt;&lt;titles&gt;&lt;title&gt;&lt;style face="normal" font="default" size="100%"&gt;Heterologous expression of a gene encoding a thermostable beta-galactosidase from &lt;/style&gt;&lt;style face="italic" font="default" size="100%"&gt;Alicyclobacillus acidocaldarius&lt;/style&gt;&lt;/title&gt;&lt;secondary-title&gt;Biotechnol Lett&lt;/secondary-title&gt;&lt;alt-title&gt;Biotechnol Lett&lt;/alt-title&gt;&lt;/titles&gt;&lt;pages&gt;343-348&lt;/pages&gt;&lt;volume&gt;30&lt;/volume&gt;&lt;number&gt;2&lt;/number&gt;&lt;keywords&gt;&lt;keyword&gt;expression&lt;/keyword&gt;&lt;keyword&gt;beta-galactosidase&lt;/keyword&gt;&lt;keyword&gt;lactose&lt;/keyword&gt;&lt;keyword&gt;pichia pastoris&lt;/keyword&gt;&lt;keyword&gt;thermostability&lt;/keyword&gt;&lt;keyword&gt;lactose&lt;/keyword&gt;&lt;keyword&gt;purification&lt;/keyword&gt;&lt;/keywords&gt;&lt;dates&gt;&lt;year&gt;2008&lt;/year&gt;&lt;pub-dates&gt;&lt;date&gt;Feb&lt;/date&gt;&lt;/pub-dates&gt;&lt;/dates&gt;&lt;isbn&gt;0141-5492&lt;/isbn&gt;&lt;accession-num&gt;WOS:000251865100024&lt;/accession-num&gt;&lt;urls&gt;&lt;related-urls&gt;&lt;url&gt;&amp;lt;Go to ISI&amp;gt;://WOS:000251865100024&lt;/url&gt;&lt;/related-urls&gt;&lt;/urls&gt;&lt;electronic-resource-num&gt;10.1007/s10529-007-9551-y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uan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A087A" w:rsidRPr="007029BF" w14:paraId="68A7740D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102C110B" w14:textId="77777777" w:rsidR="00CA087A" w:rsidRDefault="00CA087A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ifidobacte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dolescent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05969B15" w14:textId="77777777" w:rsidR="00CA087A" w:rsidRDefault="00CA087A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DC81E10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13636D0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7E18BBA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2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42BA20F5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98F39CB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06A920BA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21593C57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76C94FE" w14:textId="77777777" w:rsidR="00CA087A" w:rsidRDefault="00CA087A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1B9CC7BE" w14:textId="0AD2292C" w:rsidR="00CA087A" w:rsidRDefault="00CA087A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nz&lt;/Author&gt;&lt;Year&gt;2004&lt;/Year&gt;&lt;RecNum&gt;200&lt;/RecNum&gt;&lt;DisplayText&gt;(Hinz et al. 2004)&lt;/DisplayText&gt;&lt;record&gt;&lt;rec-number&gt;200&lt;/rec-number&gt;&lt;foreign-keys&gt;&lt;key app="EN" db-id="rtrewxeabr29tkerw09xe0dm52rp2wrwftzz" timestamp="0"&gt;200&lt;/key&gt;&lt;/foreign-keys&gt;&lt;ref-type name="Journal Article"&gt;17&lt;/ref-type&gt;&lt;contributors&gt;&lt;authors&gt;&lt;author&gt;Hinz, S. W. A.&lt;/author&gt;&lt;author&gt;van den Broek, L. A. M.&lt;/author&gt;&lt;author&gt;Beldman, G.&lt;/author&gt;&lt;author&gt;Vincken, J. P.&lt;/author&gt;&lt;author&gt;Voragen, A. G. J.&lt;/author&gt;&lt;/authors&gt;&lt;/contributors&gt;&lt;auth-address&gt;Voragen, AGJ&amp;#xD;Wageningen Univ, Food Chem Lab, POB 8129, NL-6700 EV Wageningen, Netherlands&amp;#xD;Wageningen Univ, Food Chem Lab, POB 8129, NL-6700 EV Wageningen, Netherlands&amp;#xD;Wageningen Univ, Food Chem Lab, NL-6700 EV Wageningen, Netherlands&lt;/auth-address&gt;&lt;titles&gt;&lt;title&gt;&lt;style face="normal" font="default" size="100%"&gt;Beta-galactosidase from &lt;/style&gt;&lt;style face="italic" font="default" size="100%"&gt;Bifidobacterium adolescentis&lt;/style&gt;&lt;style face="normal" font="default" size="100%"&gt; DSM20083 prefers beta(1,4)-galactosides over lactose&lt;/style&gt;&lt;/title&gt;&lt;secondary-title&gt;Appl Microbiol Biot&lt;/secondary-title&gt;&lt;/titles&gt;&lt;pages&gt;276-284&lt;/pages&gt;&lt;volume&gt;66&lt;/volume&gt;&lt;number&gt;3&lt;/number&gt;&lt;keywords&gt;&lt;keyword&gt;fermentation properties&lt;/keyword&gt;&lt;keyword&gt;oligosaccharides&lt;/keyword&gt;&lt;keyword&gt;purification&lt;/keyword&gt;&lt;keyword&gt;sequence&lt;/keyword&gt;&lt;keyword&gt;infantis&lt;/keyword&gt;&lt;keyword&gt;bifidum&lt;/keyword&gt;&lt;keyword&gt;system&lt;/keyword&gt;&lt;keyword&gt;classification&lt;/keyword&gt;&lt;keyword&gt;prediction&lt;/keyword&gt;&lt;keyword&gt;expression&lt;/keyword&gt;&lt;/keywords&gt;&lt;dates&gt;&lt;year&gt;2004&lt;/year&gt;&lt;pub-dates&gt;&lt;date&gt;Dec&lt;/date&gt;&lt;/pub-dates&gt;&lt;/dates&gt;&lt;isbn&gt;0175-7598&lt;/isbn&gt;&lt;accession-num&gt;WOS:000225225300007&lt;/accession-num&gt;&lt;urls&gt;&lt;related-urls&gt;&lt;url&gt;&amp;lt;Go to ISI&amp;gt;://WOS:000225225300007&lt;/url&gt;&lt;/related-urls&gt;&lt;/urls&gt;&lt;electronic-resource-num&gt;10.1007/s00253-004-1745-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inz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76B37" w:rsidRPr="007029BF" w14:paraId="201EEE0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14:paraId="7B1C011E" w14:textId="77777777" w:rsidR="00076B37" w:rsidRDefault="00076B37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reptococcosu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act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C63D966" w14:textId="77777777" w:rsidR="00076B37" w:rsidRDefault="00076B37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1D9827DA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713D8B2B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110DA91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E9DE6E2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AAF4FC1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62938F47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14:paraId="51EC93C6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BEDEBDE" w14:textId="77777777" w:rsidR="00076B37" w:rsidRDefault="00076B37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4" w:space="0" w:color="auto"/>
            </w:tcBorders>
          </w:tcPr>
          <w:p w14:paraId="717E94CA" w14:textId="7BEC5F3B" w:rsidR="00076B37" w:rsidRDefault="00076B37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itti&lt;/Author&gt;&lt;Year&gt;1965&lt;/Year&gt;&lt;RecNum&gt;206&lt;/RecNum&gt;&lt;DisplayText&gt;(Citti et al. 1965)&lt;/DisplayText&gt;&lt;record&gt;&lt;rec-number&gt;206&lt;/rec-number&gt;&lt;foreign-keys&gt;&lt;key app="EN" db-id="rtrewxeabr29tkerw09xe0dm52rp2wrwftzz" timestamp="0"&gt;206&lt;/key&gt;&lt;/foreign-keys&gt;&lt;ref-type name="Journal Article"&gt;17&lt;/ref-type&gt;&lt;contributors&gt;&lt;authors&gt;&lt;author&gt;Citti, J. E.&lt;/author&gt;&lt;author&gt;Sandine, W. E.&lt;/author&gt;&lt;author&gt;Elliker, P. R.&lt;/author&gt;&lt;/authors&gt;&lt;/contributors&gt;&lt;titles&gt;&lt;title&gt;&lt;style face="normal" font="default" size="100%"&gt;Beta-galactosidase of &lt;/style&gt;&lt;style face="italic" font="default" size="100%"&gt;Streptococcus lactis&lt;/style&gt;&lt;/title&gt;&lt;secondary-title&gt;J Bacteriol&lt;/secondary-title&gt;&lt;/titles&gt;&lt;pages&gt;937-942&lt;/pages&gt;&lt;volume&gt;89&lt;/volume&gt;&lt;number&gt;4&lt;/number&gt;&lt;dates&gt;&lt;year&gt;1965&lt;/year&gt;&lt;/dates&gt;&lt;isbn&gt;0021-9193&lt;/isbn&gt;&lt;accession-num&gt;WOS:A19656347800002&lt;/accession-num&gt;&lt;urls&gt;&lt;related-urls&gt;&lt;url&gt;&amp;lt;Go to ISI&amp;gt;://WOS:A19656347800002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itti et al. 196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E08AE" w:rsidRPr="004E08AE" w14:paraId="2D360B16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</w:tcPr>
          <w:p w14:paraId="5D9DC0D4" w14:textId="77777777" w:rsidR="004E08AE" w:rsidRPr="004E08AE" w:rsidRDefault="004E08AE" w:rsidP="001661DB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quati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07FB79C2" w14:textId="77777777" w:rsidR="004E08AE" w:rsidRPr="004E08AE" w:rsidRDefault="004E08AE" w:rsidP="001661D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557ABACD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05D3492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2B6A6AB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6424E1F5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75FD6D4F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165772D4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</w:tcPr>
          <w:p w14:paraId="33DCDDB2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</w:tcPr>
          <w:p w14:paraId="3B31D5B9" w14:textId="77777777" w:rsidR="004E08AE" w:rsidRPr="004E08AE" w:rsidRDefault="004E08AE" w:rsidP="001661DB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03" w:type="dxa"/>
            <w:tcBorders>
              <w:top w:val="single" w:sz="4" w:space="0" w:color="auto"/>
              <w:bottom w:val="single" w:sz="12" w:space="0" w:color="auto"/>
            </w:tcBorders>
          </w:tcPr>
          <w:p w14:paraId="01E0EECE" w14:textId="52F25D84" w:rsidR="004E08AE" w:rsidRPr="004E08AE" w:rsidRDefault="004E08AE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Ulrich&lt;/Author&gt;&lt;Year&gt;1972&lt;/Year&gt;&lt;RecNum&gt;209&lt;/RecNum&gt;&lt;DisplayText&gt;(Ulrich et al. 1972)&lt;/DisplayText&gt;&lt;record&gt;&lt;rec-number&gt;209&lt;/rec-number&gt;&lt;foreign-keys&gt;&lt;key app="EN" db-id="rtrewxeabr29tkerw09xe0dm52rp2wrwftzz" timestamp="0"&gt;209&lt;/key&gt;&lt;/foreign-keys&gt;&lt;ref-type name="Journal Article"&gt;17&lt;/ref-type&gt;&lt;contributors&gt;&lt;authors&gt;&lt;author&gt;Ulrich, J. T.&lt;/author&gt;&lt;author&gt;Temple, K. L.&lt;/author&gt;&lt;author&gt;Mcfeters, G. A.&lt;/author&gt;&lt;/authors&gt;&lt;/contributors&gt;&lt;titles&gt;&lt;title&gt;Induction and characterization of beta-galactosidase in an extreme thermophile&lt;/title&gt;&lt;secondary-title&gt;J Bacteriol&lt;/secondary-title&gt;&lt;/titles&gt;&lt;pages&gt;691-698&lt;/pages&gt;&lt;volume&gt;110&lt;/volume&gt;&lt;number&gt;2&lt;/number&gt;&lt;dates&gt;&lt;year&gt;1972&lt;/year&gt;&lt;/dates&gt;&lt;isbn&gt;0021-9193&lt;/isbn&gt;&lt;accession-num&gt;WOS:A1972M367500031&lt;/accession-num&gt;&lt;urls&gt;&lt;related-urls&gt;&lt;url&gt;&amp;lt;Go to ISI&amp;gt;://WOS:A1972M36750003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Ulrich et al. 197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D5411F4" w14:textId="77777777" w:rsidR="00BF33B9" w:rsidRDefault="00BF33B9" w:rsidP="00066D94">
      <w:pPr>
        <w:rPr>
          <w:rFonts w:ascii="Times New Roman" w:hAnsi="Times New Roman" w:cs="Times New Roman"/>
          <w:b/>
        </w:rPr>
      </w:pPr>
    </w:p>
    <w:p w14:paraId="6D4188A4" w14:textId="77777777" w:rsidR="00BF33B9" w:rsidRPr="00BF33B9" w:rsidRDefault="00BF33B9" w:rsidP="00BF33B9">
      <w:pPr>
        <w:rPr>
          <w:rFonts w:ascii="Times New Roman" w:hAnsi="Times New Roman" w:cs="Times New Roman"/>
        </w:rPr>
      </w:pPr>
    </w:p>
    <w:p w14:paraId="0623F4F7" w14:textId="77777777" w:rsidR="00BF33B9" w:rsidRDefault="00BF33B9" w:rsidP="00BF33B9">
      <w:pPr>
        <w:rPr>
          <w:rFonts w:ascii="Times New Roman" w:hAnsi="Times New Roman" w:cs="Times New Roman"/>
        </w:rPr>
      </w:pPr>
    </w:p>
    <w:p w14:paraId="2C796519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482840DB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B4CE40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FD5C666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72924AD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070D0B8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30414D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E9F2DA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BA835F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F2A2E32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103B37AB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AD34634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63923BE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91CE43F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46D35E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4CB8CF48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8F4CF20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12BAF3E4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92B2F92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78CCC149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62201823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2CA89D85" w14:textId="77777777" w:rsidR="00BF33B9" w:rsidRDefault="00BF33B9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7930FD2" w14:textId="77777777" w:rsidR="004F5D61" w:rsidRDefault="004F5D61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3B14446E" w14:textId="77777777" w:rsidR="005D529C" w:rsidRDefault="005D529C" w:rsidP="00BF33B9">
      <w:pPr>
        <w:tabs>
          <w:tab w:val="left" w:pos="2355"/>
        </w:tabs>
        <w:rPr>
          <w:rFonts w:ascii="Times New Roman" w:hAnsi="Times New Roman" w:cs="Times New Roman"/>
        </w:rPr>
      </w:pPr>
    </w:p>
    <w:p w14:paraId="5BAFB1AF" w14:textId="77777777" w:rsidR="00BF33B9" w:rsidRPr="007029BF" w:rsidRDefault="00BF33B9" w:rsidP="00BF33B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Table S4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. Properties of enzymes with </w:t>
      </w:r>
      <w:r>
        <w:rPr>
          <w:rFonts w:ascii="Times New Roman" w:hAnsi="Times New Roman" w:cs="Times New Roman"/>
          <w:b/>
          <w:sz w:val="20"/>
          <w:szCs w:val="20"/>
        </w:rPr>
        <w:t>xylanase</w:t>
      </w:r>
      <w:r w:rsidRPr="007029BF">
        <w:rPr>
          <w:rFonts w:ascii="Times New Roman" w:hAnsi="Times New Roman" w:cs="Times New Roman"/>
          <w:b/>
          <w:sz w:val="20"/>
          <w:szCs w:val="20"/>
        </w:rPr>
        <w:t xml:space="preserve"> activity. </w:t>
      </w:r>
      <w:r w:rsidRPr="007029BF">
        <w:rPr>
          <w:rFonts w:ascii="Times New Roman" w:hAnsi="Times New Roman" w:cs="Times New Roman"/>
          <w:sz w:val="20"/>
          <w:szCs w:val="20"/>
        </w:rPr>
        <w:t>Table is organized by origin, fungal, then bacterial, then plant. All values listed are fr</w:t>
      </w:r>
      <w:r>
        <w:rPr>
          <w:rFonts w:ascii="Times New Roman" w:hAnsi="Times New Roman" w:cs="Times New Roman"/>
          <w:sz w:val="20"/>
          <w:szCs w:val="20"/>
        </w:rPr>
        <w:t>om enzymatic activities against xylan</w:t>
      </w:r>
      <w:r w:rsidRPr="007029BF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7029BF">
        <w:rPr>
          <w:rFonts w:ascii="Times New Roman" w:hAnsi="Times New Roman" w:cs="Times New Roman"/>
          <w:sz w:val="20"/>
          <w:szCs w:val="20"/>
        </w:rPr>
        <w:t xml:space="preserve">“-“, not reported in the study. </w:t>
      </w:r>
      <w:r>
        <w:rPr>
          <w:rFonts w:ascii="Times New Roman" w:hAnsi="Times New Roman" w:cs="Times New Roman"/>
          <w:sz w:val="20"/>
          <w:szCs w:val="20"/>
        </w:rPr>
        <w:t xml:space="preserve"> Rows of anaerobic fungi are highlighted.</w:t>
      </w:r>
    </w:p>
    <w:p w14:paraId="7E407384" w14:textId="77777777" w:rsidR="00BF33B9" w:rsidRDefault="00BF33B9" w:rsidP="00BF33B9">
      <w:pPr>
        <w:rPr>
          <w:rFonts w:ascii="Times New Roman" w:hAnsi="Times New Roman" w:cs="Times New Roman"/>
          <w:b/>
        </w:rPr>
      </w:pPr>
    </w:p>
    <w:tbl>
      <w:tblPr>
        <w:tblW w:w="15716" w:type="dxa"/>
        <w:tblLayout w:type="fixed"/>
        <w:tblLook w:val="04A0" w:firstRow="1" w:lastRow="0" w:firstColumn="1" w:lastColumn="0" w:noHBand="0" w:noVBand="1"/>
      </w:tblPr>
      <w:tblGrid>
        <w:gridCol w:w="2875"/>
        <w:gridCol w:w="1728"/>
        <w:gridCol w:w="1008"/>
        <w:gridCol w:w="1008"/>
        <w:gridCol w:w="1008"/>
        <w:gridCol w:w="1008"/>
        <w:gridCol w:w="1008"/>
        <w:gridCol w:w="1008"/>
        <w:gridCol w:w="1008"/>
        <w:gridCol w:w="1728"/>
        <w:gridCol w:w="2093"/>
        <w:gridCol w:w="236"/>
      </w:tblGrid>
      <w:tr w:rsidR="00BF33B9" w:rsidRPr="007029BF" w14:paraId="793C1352" w14:textId="77777777" w:rsidTr="004F5D61">
        <w:trPr>
          <w:gridAfter w:val="1"/>
          <w:wAfter w:w="236" w:type="dxa"/>
          <w:trHeight w:val="691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</w:tcPr>
          <w:p w14:paraId="099C9335" w14:textId="77777777" w:rsidR="00BF33B9" w:rsidRPr="007029BF" w:rsidRDefault="00BF33B9" w:rsidP="00BF33B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rigin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56C7FC4B" w14:textId="77777777" w:rsidR="00BF33B9" w:rsidRPr="007029BF" w:rsidRDefault="00BF33B9" w:rsidP="00BF33B9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Protein Name (Annotation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126B13F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Specific Activity</w:t>
            </w:r>
          </w:p>
          <w:p w14:paraId="546A9C38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18F8047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7DD0D15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m</w:t>
            </w:r>
          </w:p>
          <w:p w14:paraId="4EFC4E66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(mg/mL</w:t>
            </w: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40587DB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Kinetics</w:t>
            </w:r>
          </w:p>
          <w:p w14:paraId="1DDAB29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Vmax</w:t>
            </w:r>
          </w:p>
          <w:p w14:paraId="6A0202AD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(U/mg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A2D8D0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pH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7088FC45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H Stability 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5242C705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Optimal Temp. (°C)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</w:tcPr>
          <w:p w14:paraId="66D9F0A4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b/>
                <w:sz w:val="20"/>
                <w:szCs w:val="20"/>
              </w:rPr>
              <w:t>Temp. Stability (°C)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</w:tcPr>
          <w:p w14:paraId="51F1BE03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Other Activities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</w:tcPr>
          <w:p w14:paraId="42134B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Ref.</w:t>
            </w:r>
          </w:p>
        </w:tc>
      </w:tr>
      <w:tr w:rsidR="00BF33B9" w:rsidRPr="007029BF" w14:paraId="258EDB51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0BE2EE6" w14:textId="77777777" w:rsidR="00BF33B9" w:rsidRPr="007029BF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p. strain C1A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B19D5A4" w14:textId="0352A60F" w:rsidR="00BF33B9" w:rsidRPr="007029BF" w:rsidRDefault="005D529C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4"/>
              </w:rPr>
              <w:t>Bgxg1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925D53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8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1B7244ED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38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9CB01AE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.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4C0C31EC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AE4100A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12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A4819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39</w:t>
            </w:r>
          </w:p>
        </w:tc>
        <w:tc>
          <w:tcPr>
            <w:tcW w:w="100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6AFEF49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4-70</w:t>
            </w:r>
          </w:p>
        </w:tc>
        <w:tc>
          <w:tcPr>
            <w:tcW w:w="1728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51F9197E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5C53E73D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  <w:p w14:paraId="19DB01A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alactosidase</w:t>
            </w:r>
          </w:p>
        </w:tc>
        <w:tc>
          <w:tcPr>
            <w:tcW w:w="20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F2F2F2" w:themeFill="background1" w:themeFillShade="F2"/>
          </w:tcPr>
          <w:p w14:paraId="01DB2C21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 xml:space="preserve">This </w:t>
            </w:r>
          </w:p>
          <w:p w14:paraId="503893E7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Study</w:t>
            </w:r>
          </w:p>
        </w:tc>
      </w:tr>
      <w:tr w:rsidR="00BF33B9" w:rsidRPr="007029BF" w14:paraId="5FF056DF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12" w:space="0" w:color="auto"/>
            </w:tcBorders>
            <w:shd w:val="clear" w:color="auto" w:fill="auto"/>
          </w:tcPr>
          <w:p w14:paraId="74806719" w14:textId="77777777" w:rsidR="00BF33B9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crophialophor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ainiana</w:t>
            </w:r>
            <w:proofErr w:type="spellEnd"/>
          </w:p>
        </w:tc>
        <w:tc>
          <w:tcPr>
            <w:tcW w:w="1728" w:type="dxa"/>
            <w:tcBorders>
              <w:top w:val="single" w:sz="12" w:space="0" w:color="auto"/>
            </w:tcBorders>
            <w:shd w:val="clear" w:color="auto" w:fill="auto"/>
          </w:tcPr>
          <w:p w14:paraId="7D001E84" w14:textId="77777777" w:rsidR="00BF33B9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089FB8A6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1.25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727B742B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37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05249AD9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4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685528C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260B6CF6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1F5FD217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12" w:space="0" w:color="auto"/>
            </w:tcBorders>
            <w:shd w:val="clear" w:color="auto" w:fill="auto"/>
          </w:tcPr>
          <w:p w14:paraId="3A0B8317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tcBorders>
              <w:top w:val="single" w:sz="12" w:space="0" w:color="auto"/>
            </w:tcBorders>
            <w:shd w:val="clear" w:color="auto" w:fill="auto"/>
          </w:tcPr>
          <w:p w14:paraId="66B0CED0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12" w:space="0" w:color="auto"/>
            </w:tcBorders>
            <w:shd w:val="clear" w:color="auto" w:fill="auto"/>
          </w:tcPr>
          <w:p w14:paraId="27FAEA04" w14:textId="5FE4D460" w:rsidR="00BF33B9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rdoso&lt;/Author&gt;&lt;Year&gt;2003&lt;/Year&gt;&lt;RecNum&gt;86&lt;/RecNum&gt;&lt;DisplayText&gt;(Cardoso &amp;amp; Ferreira 2003)&lt;/DisplayText&gt;&lt;record&gt;&lt;rec-number&gt;86&lt;/rec-number&gt;&lt;foreign-keys&gt;&lt;key app="EN" db-id="rtrewxeabr29tkerw09xe0dm52rp2wrwftzz" timestamp="0"&gt;86&lt;/key&gt;&lt;/foreign-keys&gt;&lt;ref-type name="Journal Article"&gt;17&lt;/ref-type&gt;&lt;contributors&gt;&lt;authors&gt;&lt;author&gt;Cardoso, O. A. V.&lt;/author&gt;&lt;author&gt;Ferreira, E. X.&lt;/author&gt;&lt;/authors&gt;&lt;/contributors&gt;&lt;auth-address&gt;Ferreira, EX&amp;#xD;Univ Brasilia, Enzymol Lab, Dept Cell Biol, BR-70910900 Brasilia, DF, Brazil&amp;#xD;Univ Brasilia, Enzymol Lab, Dept Cell Biol, BR-70910900 Brasilia, DF, Brazil&amp;#xD;Univ Brasilia, Enzymol Lab, Dept Cell Biol, BR-70910900 Brasilia, DF, Brazil&lt;/auth-address&gt;&lt;titles&gt;&lt;title&gt;&lt;style face="normal" font="default" size="100%"&gt;Purification and characterization of a novel cellulase-free xylanase from &lt;/style&gt;&lt;style face="italic" font="default" size="100%"&gt;Acrophialophora nainiana&lt;/style&gt;&lt;/title&gt;&lt;secondary-title&gt;FEMS Microbiol Lett&lt;/secondary-title&gt;&lt;/titles&gt;&lt;pages&gt;309-314&lt;/pages&gt;&lt;volume&gt;223&lt;/volume&gt;&lt;number&gt;2&lt;/number&gt;&lt;keywords&gt;&lt;keyword&gt;acrophialophora nainiana&lt;/keyword&gt;&lt;keyword&gt;xylan&lt;/keyword&gt;&lt;keyword&gt;xylanase&lt;/keyword&gt;&lt;keyword&gt;trichoderma-reesei&lt;/keyword&gt;&lt;keyword&gt;eucalyptus pulp&lt;/keyword&gt;&lt;keyword&gt;strain&lt;/keyword&gt;&lt;keyword&gt;binding&lt;/keyword&gt;&lt;keyword&gt;plant&lt;/keyword&gt;&lt;/keywords&gt;&lt;dates&gt;&lt;year&gt;2003&lt;/year&gt;&lt;pub-dates&gt;&lt;date&gt;Jun 27&lt;/date&gt;&lt;/pub-dates&gt;&lt;/dates&gt;&lt;isbn&gt;0378-1097&lt;/isbn&gt;&lt;accession-num&gt;WOS:000183964700025&lt;/accession-num&gt;&lt;urls&gt;&lt;related-urls&gt;&lt;url&gt;&amp;lt;Go to ISI&amp;gt;://WOS:000183964700025&lt;/url&gt;&lt;/related-urls&gt;&lt;/urls&gt;&lt;electronic-resource-num&gt;10.1016/S0378-1097(03)00392-6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ardoso &amp; Ferreira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F33B9" w:rsidRPr="007029BF" w14:paraId="2D3C3686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2241846D" w14:textId="77777777" w:rsidR="00BF33B9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46821427" w14:textId="77777777" w:rsidR="00BF33B9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074BEBB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.2</w:t>
            </w:r>
          </w:p>
        </w:tc>
        <w:tc>
          <w:tcPr>
            <w:tcW w:w="1008" w:type="dxa"/>
            <w:shd w:val="clear" w:color="auto" w:fill="auto"/>
          </w:tcPr>
          <w:p w14:paraId="069FAE1F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.9</w:t>
            </w:r>
          </w:p>
        </w:tc>
        <w:tc>
          <w:tcPr>
            <w:tcW w:w="1008" w:type="dxa"/>
            <w:shd w:val="clear" w:color="auto" w:fill="auto"/>
          </w:tcPr>
          <w:p w14:paraId="36E7836D" w14:textId="77777777" w:rsidR="00BF33B9" w:rsidRPr="00930CE7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AA9ADD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shd w:val="clear" w:color="auto" w:fill="auto"/>
          </w:tcPr>
          <w:p w14:paraId="0A7FB2C8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FFA5EA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</w:t>
            </w:r>
          </w:p>
        </w:tc>
        <w:tc>
          <w:tcPr>
            <w:tcW w:w="1008" w:type="dxa"/>
            <w:shd w:val="clear" w:color="auto" w:fill="auto"/>
          </w:tcPr>
          <w:p w14:paraId="230ED948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5</w:t>
            </w:r>
          </w:p>
        </w:tc>
        <w:tc>
          <w:tcPr>
            <w:tcW w:w="1728" w:type="dxa"/>
            <w:shd w:val="clear" w:color="auto" w:fill="auto"/>
          </w:tcPr>
          <w:p w14:paraId="0BB26F1C" w14:textId="77777777" w:rsidR="00BF33B9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575D3161" w14:textId="1A13F40D" w:rsidR="00BF33B9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alles&lt;/Author&gt;&lt;Year&gt;2000&lt;/Year&gt;&lt;RecNum&gt;88&lt;/RecNum&gt;&lt;DisplayText&gt;(Salles et al. 2000)&lt;/DisplayText&gt;&lt;record&gt;&lt;rec-number&gt;88&lt;/rec-number&gt;&lt;foreign-keys&gt;&lt;key app="EN" db-id="rtrewxeabr29tkerw09xe0dm52rp2wrwftzz" timestamp="0"&gt;88&lt;/key&gt;&lt;/foreign-keys&gt;&lt;ref-type name="Journal Article"&gt;17&lt;/ref-type&gt;&lt;contributors&gt;&lt;authors&gt;&lt;author&gt;Salles, B. C.&lt;/author&gt;&lt;author&gt;Cunha, R. B.&lt;/author&gt;&lt;author&gt;Fontes, W.&lt;/author&gt;&lt;author&gt;Sousa, M. V.&lt;/author&gt;&lt;author&gt;Filho, E. X. F.&lt;/author&gt;&lt;/authors&gt;&lt;/contributors&gt;&lt;auth-address&gt;Filho, EXF&amp;#xD;Univ Brasilia, Dept Biol Celular, Lab Enzimol, Campus Univ,Asa Norte, BR-70910900 Brasilia, DF, Brazil&amp;#xD;Univ Brasilia, Dept Biol Celular, Lab Enzimol, Campus Univ,Asa Norte, BR-70910900 Brasilia, DF, Brazil&amp;#xD;Univ Brasilia, Dept Biol Celular, Lab Enzimol, BR-70910900 Brasilia, DF, Brazil&amp;#xD;Univ Brasilia, Ctr Brasileiro Serv &amp;amp; Pesquisas Prot, Dept Biol Celular, BR-70910900 Brasilia, DF, Brazil&amp;#xD;Univ Brasilia, Inst Quim, BR-70910900 Brasilia, DF, Brazil&lt;/auth-address&gt;&lt;titles&gt;&lt;title&gt;&lt;style face="normal" font="default" size="100%"&gt;Purification and characterization of a new xylanase from &lt;/style&gt;&lt;style face="italic" font="default" size="100%"&gt;Acrophialophora nainiana&lt;/style&gt;&lt;/title&gt;&lt;secondary-title&gt;J Biotechnol&lt;/secondary-title&gt;&lt;/titles&gt;&lt;pages&gt;199-204&lt;/pages&gt;&lt;volume&gt;81&lt;/volume&gt;&lt;number&gt;2-3&lt;/number&gt;&lt;keywords&gt;&lt;keyword&gt;acrophialophora nainiana&lt;/keyword&gt;&lt;keyword&gt;birchwood xylan&lt;/keyword&gt;&lt;keyword&gt;xylanase&lt;/keyword&gt;&lt;keyword&gt;family g/11&lt;/keyword&gt;&lt;keyword&gt;molecular-weight endo-1,4-beta-xylanases&lt;/keyword&gt;&lt;keyword&gt;thermostable xylanase&lt;/keyword&gt;&lt;keyword&gt;sequence&lt;/keyword&gt;&lt;/keywords&gt;&lt;dates&gt;&lt;year&gt;2000&lt;/year&gt;&lt;pub-dates&gt;&lt;date&gt;Aug 25&lt;/date&gt;&lt;/pub-dates&gt;&lt;/dates&gt;&lt;isbn&gt;0168-1656&lt;/isbn&gt;&lt;accession-num&gt;WOS:000089336300012&lt;/accession-num&gt;&lt;urls&gt;&lt;related-urls&gt;&lt;url&gt;&amp;lt;Go to ISI&amp;gt;://WOS:000089336300012&lt;/url&gt;&lt;/related-urls&gt;&lt;/urls&gt;&lt;electronic-resource-num&gt;Doi 10.1016/S0168-1656(00)00280-7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alles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BF33B9" w:rsidRPr="007029BF" w14:paraId="5F5A81FA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7A0475D0" w14:textId="77777777" w:rsidR="00BF33B9" w:rsidRPr="007B65E2" w:rsidRDefault="00BF33B9" w:rsidP="00BF33B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1828A32D" w14:textId="77777777" w:rsidR="00BF33B9" w:rsidRPr="007029BF" w:rsidRDefault="00BF33B9" w:rsidP="00BF33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n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A08BD8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C5AD4A1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3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9C0B5D" w14:textId="77777777" w:rsidR="00BF33B9" w:rsidRDefault="00BF33B9" w:rsidP="00BF33B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46CD7C2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E9E19C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4EA049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D67D994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412BA10" w14:textId="77777777" w:rsidR="00BF33B9" w:rsidRPr="007029BF" w:rsidRDefault="00BF33B9" w:rsidP="00BF33B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D78D39A" w14:textId="3831CADB" w:rsidR="00BF33B9" w:rsidRPr="007029BF" w:rsidRDefault="00BF33B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imenes&lt;/Author&gt;&lt;Year&gt;1999&lt;/Year&gt;&lt;RecNum&gt;89&lt;/RecNum&gt;&lt;DisplayText&gt;(Ximenes et al. 1999)&lt;/DisplayText&gt;&lt;record&gt;&lt;rec-number&gt;89&lt;/rec-number&gt;&lt;foreign-keys&gt;&lt;key app="EN" db-id="rtrewxeabr29tkerw09xe0dm52rp2wrwftzz" timestamp="0"&gt;89&lt;/key&gt;&lt;/foreign-keys&gt;&lt;ref-type name="Journal Article"&gt;17&lt;/ref-type&gt;&lt;contributors&gt;&lt;authors&gt;&lt;author&gt;Ximenes, F. D.&lt;/author&gt;&lt;author&gt;de Sousa, M. V.&lt;/author&gt;&lt;author&gt;Puls, J.&lt;/author&gt;&lt;author&gt;da Silva, F. G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amp;#xD;Univ Brasilia, Dept Biol Celular, Ctr Brasileiro Serv &amp;amp; Pesquisas Proteinas, BR-70910900 Brasilia, DF, Brazil&amp;#xD;Inst Holzchem, D-2050 Hamburg 80, Germany&amp;#xD;Votorantim Celulose &amp;amp; Papel, Lab Desenbolvimento Proc Prod Celulose, Luis Antonio, SP, Brazil&lt;/auth-address&gt;&lt;titles&gt;&lt;title&gt;&lt;style face="normal" font="default" size="100%"&gt;Purification and characterization of a low-molecular-weight xylanase produced by &lt;/style&gt;&lt;style face="italic" font="default" size="100%"&gt;Acrophialophora nainiana&lt;/style&gt;&lt;/title&gt;&lt;secondary-title&gt;Curr Microbiol&lt;/secondary-title&gt;&lt;/titles&gt;&lt;pages&gt;18-21&lt;/pages&gt;&lt;volume&gt;38&lt;/volume&gt;&lt;number&gt;1&lt;/number&gt;&lt;keywords&gt;&lt;keyword&gt;trichoderma-harzianum&lt;/keyword&gt;&lt;keyword&gt;proteins&lt;/keyword&gt;&lt;keyword&gt;industry&lt;/keyword&gt;&lt;/keywords&gt;&lt;dates&gt;&lt;year&gt;1999&lt;/year&gt;&lt;pub-dates&gt;&lt;date&gt;Jan&lt;/date&gt;&lt;/pub-dates&gt;&lt;/dates&gt;&lt;isbn&gt;0343-8651&lt;/isbn&gt;&lt;accession-num&gt;WOS:000077499200003&lt;/accession-num&gt;&lt;urls&gt;&lt;related-urls&gt;&lt;url&gt;&amp;lt;Go to ISI&amp;gt;://WOS:000077499200003&lt;/url&gt;&lt;/related-urls&gt;&lt;/urls&gt;&lt;electronic-resource-num&gt;Doi 10.1007/Pl0000676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Ximenes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70F67A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E393527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20029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 w:rsidRPr="00A20029">
              <w:rPr>
                <w:rFonts w:ascii="Times New Roman" w:hAnsi="Times New Roman" w:cs="Times New Roman"/>
                <w:i/>
                <w:sz w:val="20"/>
                <w:szCs w:val="20"/>
              </w:rPr>
              <w:t>awamori</w:t>
            </w:r>
            <w:proofErr w:type="spellEnd"/>
            <w:r w:rsidRPr="007029BF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3B8F122" w14:textId="77777777" w:rsidR="00A20029" w:rsidRPr="007029BF" w:rsidRDefault="00A20029" w:rsidP="00651E0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651E0E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ylosidase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90788A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1117C2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6D5B59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FA3791B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D69DD3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1579F9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991D7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B04D7B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53D54045" w14:textId="319F677D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ormelink&lt;/Author&gt;&lt;Year&gt;1993&lt;/Year&gt;&lt;RecNum&gt;103&lt;/RecNum&gt;&lt;DisplayText&gt;(Kormelink et al. 1993)&lt;/DisplayText&gt;&lt;record&gt;&lt;rec-number&gt;103&lt;/rec-number&gt;&lt;foreign-keys&gt;&lt;key app="EN" db-id="rtrewxeabr29tkerw09xe0dm52rp2wrwftzz" timestamp="0"&gt;103&lt;/key&gt;&lt;/foreign-keys&gt;&lt;ref-type name="Journal Article"&gt;17&lt;/ref-type&gt;&lt;contributors&gt;&lt;authors&gt;&lt;author&gt;Kormelink, F. J. M.&lt;/author&gt;&lt;author&gt;Searlevanleeuwen, M. J. E.&lt;/author&gt;&lt;author&gt;Wood, T. M.&lt;/author&gt;&lt;author&gt;Voragen, A. G. J.&lt;/author&gt;&lt;/authors&gt;&lt;/contributors&gt;&lt;auth-address&gt;Agr Univ Wageningen,Dept Food Sci,Bomenweg 2,6703 Hd Wageningen,Netherlands&amp;#xD;Rowett Res Inst,Bucksburn Ab2 9sb,Aberdeen,Scotland&lt;/auth-address&gt;&lt;titles&gt;&lt;title&gt;&lt;style face="normal" font="default" size="100%"&gt;Purification and characterization of 3 endo-(1,4)-beta-xylanases and one beta-xylosidase from &lt;/style&gt;&lt;style face="italic" font="default" size="100%"&gt;Aspergillus awamori&lt;/style&gt;&lt;/title&gt;&lt;secondary-title&gt;J Biotechnol&lt;/secondary-title&gt;&lt;/titles&gt;&lt;pages&gt;249-265&lt;/pages&gt;&lt;volume&gt;27&lt;/volume&gt;&lt;number&gt;3&lt;/number&gt;&lt;keywords&gt;&lt;keyword&gt;purification&lt;/keyword&gt;&lt;keyword&gt;endo-(1,4)-beta-xylanases&lt;/keyword&gt;&lt;keyword&gt;beta-xylosidase&lt;/keyword&gt;&lt;keyword&gt;aspergillus-awamori&lt;/keyword&gt;&lt;keyword&gt;arabinoxylan degradation&lt;/keyword&gt;&lt;keyword&gt;liquid-chromatography&lt;/keyword&gt;&lt;keyword&gt;polysaccharides&lt;/keyword&gt;&lt;keyword&gt;cellulase&lt;/keyword&gt;&lt;keyword&gt;xylanases&lt;/keyword&gt;&lt;keyword&gt;sugars&lt;/keyword&gt;&lt;/keywords&gt;&lt;dates&gt;&lt;year&gt;1993&lt;/year&gt;&lt;pub-dates&gt;&lt;date&gt;Feb&lt;/date&gt;&lt;/pub-dates&gt;&lt;/dates&gt;&lt;isbn&gt;0168-1656&lt;/isbn&gt;&lt;accession-num&gt;WOS:A1993KP53500003&lt;/accession-num&gt;&lt;urls&gt;&lt;related-urls&gt;&lt;url&gt;&amp;lt;Go to ISI&amp;gt;://WOS:A1993KP53500003&lt;/url&gt;&lt;/related-urls&gt;&lt;/urls&gt;&lt;electronic-resource-num&gt;Doi 10.1016/0168-1656(93)90089-6&lt;/electronic-resource-num&gt;&lt;language&gt;English&lt;/language&gt;&lt;/record&gt;&lt;/Cite&gt;&lt;/EndNote&gt;</w:instrTex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Kormelink et al. 1993)</w:t>
            </w:r>
            <w:r w:rsidRPr="007029B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A0AB058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650845E3" w14:textId="77777777" w:rsidR="00A20029" w:rsidRPr="0082167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iger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96DF59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A73CA2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.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71EC5EF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29C2927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BE3BA6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A71BC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853D3D6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2F29E5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0B17B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73DB95B2" w14:textId="2EBEA79D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10C1170" w14:textId="77777777" w:rsidTr="004F5D61">
        <w:trPr>
          <w:gridAfter w:val="1"/>
          <w:wAfter w:w="236" w:type="dxa"/>
          <w:trHeight w:val="144"/>
        </w:trPr>
        <w:tc>
          <w:tcPr>
            <w:tcW w:w="2875" w:type="dxa"/>
            <w:shd w:val="clear" w:color="auto" w:fill="auto"/>
          </w:tcPr>
          <w:p w14:paraId="171C025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2892FD21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A</w:t>
            </w:r>
          </w:p>
        </w:tc>
        <w:tc>
          <w:tcPr>
            <w:tcW w:w="1008" w:type="dxa"/>
            <w:shd w:val="clear" w:color="auto" w:fill="auto"/>
          </w:tcPr>
          <w:p w14:paraId="2A05AAF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5.2</w:t>
            </w:r>
          </w:p>
        </w:tc>
        <w:tc>
          <w:tcPr>
            <w:tcW w:w="1008" w:type="dxa"/>
            <w:shd w:val="clear" w:color="auto" w:fill="auto"/>
          </w:tcPr>
          <w:p w14:paraId="367B8BC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3CAD71C3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64F208F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6</w:t>
            </w:r>
          </w:p>
        </w:tc>
        <w:tc>
          <w:tcPr>
            <w:tcW w:w="1008" w:type="dxa"/>
            <w:shd w:val="clear" w:color="auto" w:fill="auto"/>
          </w:tcPr>
          <w:p w14:paraId="344F2F12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CCD8D9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shd w:val="clear" w:color="auto" w:fill="auto"/>
          </w:tcPr>
          <w:p w14:paraId="54BEDC8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shd w:val="clear" w:color="auto" w:fill="auto"/>
          </w:tcPr>
          <w:p w14:paraId="392044F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2601E071" w14:textId="750FF2D6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5D90DFBE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3705CCFB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495841C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II</w:t>
            </w:r>
          </w:p>
        </w:tc>
        <w:tc>
          <w:tcPr>
            <w:tcW w:w="1008" w:type="dxa"/>
            <w:shd w:val="clear" w:color="auto" w:fill="auto"/>
          </w:tcPr>
          <w:p w14:paraId="26FA189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.5</w:t>
            </w:r>
          </w:p>
        </w:tc>
        <w:tc>
          <w:tcPr>
            <w:tcW w:w="1008" w:type="dxa"/>
            <w:shd w:val="clear" w:color="auto" w:fill="auto"/>
          </w:tcPr>
          <w:p w14:paraId="638E1A6A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5D98523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3797C00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4.5</w:t>
            </w:r>
          </w:p>
        </w:tc>
        <w:tc>
          <w:tcPr>
            <w:tcW w:w="1008" w:type="dxa"/>
            <w:shd w:val="clear" w:color="auto" w:fill="auto"/>
          </w:tcPr>
          <w:p w14:paraId="53AFC76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980BC7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shd w:val="clear" w:color="auto" w:fill="auto"/>
          </w:tcPr>
          <w:p w14:paraId="7ACAEE1B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shd w:val="clear" w:color="auto" w:fill="auto"/>
          </w:tcPr>
          <w:p w14:paraId="561D699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416868FF" w14:textId="39C925C3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202CE549" w14:textId="77777777" w:rsidTr="004F5D61">
        <w:trPr>
          <w:gridAfter w:val="1"/>
          <w:wAfter w:w="236" w:type="dxa"/>
          <w:trHeight w:val="28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19E46573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A14B60E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Xylanase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IA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79929A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8.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9DFBB18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7194FDF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11A1B2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1901AF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066EB8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766F2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8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36C9C7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08BB9AC3" w14:textId="4BC9DE98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ohn&lt;/Author&gt;&lt;Year&gt;1979&lt;/Year&gt;&lt;RecNum&gt;104&lt;/RecNum&gt;&lt;DisplayText&gt;(John et al. 1979)&lt;/DisplayText&gt;&lt;record&gt;&lt;rec-number&gt;104&lt;/rec-number&gt;&lt;foreign-keys&gt;&lt;key app="EN" db-id="rtrewxeabr29tkerw09xe0dm52rp2wrwftzz" timestamp="0"&gt;104&lt;/key&gt;&lt;/foreign-keys&gt;&lt;ref-type name="Journal Article"&gt;17&lt;/ref-type&gt;&lt;contributors&gt;&lt;authors&gt;&lt;author&gt;John, M.&lt;/author&gt;&lt;author&gt;Schmidt, B.&lt;/author&gt;&lt;author&gt;Schmidt, J.&lt;/author&gt;&lt;/authors&gt;&lt;/contributors&gt;&lt;auth-address&gt;John, M&amp;#xD;Tech Univ Berlin,Lehrstuhl Biotechnol,D-1000 Berlin,Fed Rep Ger&amp;#xD;Tech Univ Berlin,Lehrstuhl Biotechnol,D-1000 Berlin,Fed Rep Ger&lt;/auth-address&gt;&lt;titles&gt;&lt;title&gt;&lt;style face="normal" font="default" size="100%"&gt;Purification and some properties of five endo-1,4-beta-D-xylanases and a beta-D-xylosidase produced by a strain of&lt;/style&gt;&lt;style face="italic" font="default" size="100%"&gt; Aspergillus niger&lt;/style&gt;&lt;/title&gt;&lt;secondary-title&gt;Can J Biochem Cell B&lt;/secondary-title&gt;&lt;/titles&gt;&lt;pages&gt;125-134&lt;/pages&gt;&lt;volume&gt;57&lt;/volume&gt;&lt;number&gt;2&lt;/number&gt;&lt;dates&gt;&lt;year&gt;1979&lt;/year&gt;&lt;/dates&gt;&lt;isbn&gt;0008-4018&lt;/isbn&gt;&lt;accession-num&gt;WOS:A1979GP39500004&lt;/accession-num&gt;&lt;urls&gt;&lt;related-urls&gt;&lt;url&gt;&amp;lt;Go to ISI&amp;gt;://WOS:A1979GP395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hn et al. 197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925E03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7564EF11" w14:textId="77777777" w:rsidR="00A20029" w:rsidRPr="0082167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aetomon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lytic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C345F4E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038FE3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57C62E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FEA6412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E0DFCEE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9ACE9A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98BEE6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844C2B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0F00C7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41B7E2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5DC3BC91" w14:textId="2F421FE9" w:rsidR="00A20029" w:rsidRPr="007029BF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9548704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7D177A24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08B5A0F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2</w:t>
            </w:r>
          </w:p>
        </w:tc>
        <w:tc>
          <w:tcPr>
            <w:tcW w:w="1008" w:type="dxa"/>
            <w:shd w:val="clear" w:color="auto" w:fill="auto"/>
          </w:tcPr>
          <w:p w14:paraId="3AEC7D7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1008" w:type="dxa"/>
            <w:shd w:val="clear" w:color="auto" w:fill="auto"/>
          </w:tcPr>
          <w:p w14:paraId="1D9538D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00B31D7A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shd w:val="clear" w:color="auto" w:fill="auto"/>
          </w:tcPr>
          <w:p w14:paraId="727E84B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shd w:val="clear" w:color="auto" w:fill="auto"/>
          </w:tcPr>
          <w:p w14:paraId="7AB677E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5230EC5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shd w:val="clear" w:color="auto" w:fill="auto"/>
          </w:tcPr>
          <w:p w14:paraId="6CFA6F69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5E90F2C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9BF6C6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3FAF7627" w14:textId="22C5FC08" w:rsidR="00A20029" w:rsidRDefault="00A20029" w:rsidP="00F66DDD">
            <w:pPr>
              <w:jc w:val="center"/>
            </w:pP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0E0ED90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4ACC7DEB" w14:textId="77777777" w:rsidR="00A20029" w:rsidRPr="00C968DD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2077591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 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336034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A29BA0E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DD36215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166A5E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9F78CC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8E14DF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677FC9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442288E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BEB8B9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rabinosid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6561E9B" w14:textId="2F4CF554" w:rsidR="00A20029" w:rsidRDefault="00A20029" w:rsidP="00F66DDD">
            <w:pPr>
              <w:jc w:val="center"/>
            </w:pP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raznenok&lt;/Author&gt;&lt;Year&gt;1999&lt;/Year&gt;&lt;RecNum&gt;93&lt;/RecNum&gt;&lt;DisplayText&gt;(Baraznenok et al. 1999)&lt;/DisplayText&gt;&lt;record&gt;&lt;rec-number&gt;93&lt;/rec-number&gt;&lt;foreign-keys&gt;&lt;key app="EN" db-id="rtrewxeabr29tkerw09xe0dm52rp2wrwftzz" timestamp="0"&gt;93&lt;/key&gt;&lt;/foreign-keys&gt;&lt;ref-type name="Journal Article"&gt;17&lt;/ref-type&gt;&lt;contributors&gt;&lt;authors&gt;&lt;author&gt;Baraznenok, V. A.&lt;/author&gt;&lt;author&gt;Becker, E. G.&lt;/author&gt;&lt;author&gt;Ankudimova, N. V.&lt;/author&gt;&lt;author&gt;Okunev, N. N.&lt;/author&gt;&lt;/authors&gt;&lt;/contributors&gt;&lt;auth-address&gt;Becker, EG&amp;#xD;Moscow State Univ, Fac Chem, Dept Chem Enzymol, Moscow 119899, Russia&amp;#xD;Moscow State Univ, Fac Chem, Dept Chem Enzymol, Moscow 119899, Russia&amp;#xD;Moscow State Univ, Fac Chem, Dept Chem Enzymol, Moscow 119899, Russia&amp;#xD;Inst Biochem &amp;amp; Physiol Microorganisms, Pushchino 142292, Moscow Region, Russia&lt;/auth-address&gt;&lt;titles&gt;&lt;title&gt;&lt;style face="normal" font="default" size="100%"&gt;Characterization of neutral xylanases from &lt;/style&gt;&lt;style face="italic" font="default" size="100%"&gt;Chaetomium cellulolyticum &lt;/style&gt;&lt;style face="normal" font="default" size="100%"&gt;and their biobleaching effect on eucalyptus pulp&lt;/style&gt;&lt;/title&gt;&lt;secondary-title&gt;Enzyme Microb. Technol.&lt;/secondary-title&gt;&lt;/titles&gt;&lt;pages&gt;651-659&lt;/pages&gt;&lt;volume&gt;25&lt;/volume&gt;&lt;number&gt;8-9&lt;/number&gt;&lt;keywords&gt;&lt;keyword&gt;xylanase&lt;/keyword&gt;&lt;keyword&gt;neutral&lt;/keyword&gt;&lt;keyword&gt;ph stability&lt;/keyword&gt;&lt;keyword&gt;molecular weight distribution&lt;/keyword&gt;&lt;keyword&gt;eucalyptus pulp&lt;/keyword&gt;&lt;keyword&gt;bleaching&lt;/keyword&gt;&lt;keyword&gt;kraft pulp&lt;/keyword&gt;&lt;keyword&gt;purification&lt;/keyword&gt;&lt;keyword&gt;release&lt;/keyword&gt;&lt;keyword&gt;lignin&lt;/keyword&gt;&lt;keyword&gt;gene&lt;/keyword&gt;&lt;/keywords&gt;&lt;dates&gt;&lt;year&gt;1999&lt;/year&gt;&lt;pub-dates&gt;&lt;date&gt;Nov&lt;/date&gt;&lt;/pub-dates&gt;&lt;/dates&gt;&lt;isbn&gt;0141-0229&lt;/isbn&gt;&lt;accession-num&gt;WOS:000083599200003&lt;/accession-num&gt;&lt;urls&gt;&lt;related-urls&gt;&lt;url&gt;&amp;lt;Go to ISI&amp;gt;://WOS:000083599200003&lt;/url&gt;&lt;/related-urls&gt;&lt;/urls&gt;&lt;electronic-resource-num&gt;Doi 10.1016/S0141-0229(99)00091-5&lt;/electronic-resource-num&gt;&lt;language&gt;English&lt;/language&gt;&lt;/record&gt;&lt;/Cite&gt;&lt;/EndNote&gt;</w:instrTex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raznenok et al. 1999)</w:t>
            </w:r>
            <w:r w:rsidRPr="007F06E3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E0B91E7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50066B34" w14:textId="77777777" w:rsidR="00A20029" w:rsidRPr="00076B37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hrysospor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ucknowense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14B851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2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93D37B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C9047F1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624D32C" w14:textId="77777777" w:rsidR="00A20029" w:rsidRDefault="00A20029" w:rsidP="00A20029">
            <w:pPr>
              <w:jc w:val="center"/>
            </w:pPr>
            <w: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DC62B1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67088D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63E9ED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B5F4AF4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11CB781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5CAD12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10C704B0" w14:textId="3B131785" w:rsidR="00A20029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3AC99D74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5CE92D13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87309CA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44</w:t>
            </w:r>
          </w:p>
        </w:tc>
        <w:tc>
          <w:tcPr>
            <w:tcW w:w="1008" w:type="dxa"/>
            <w:shd w:val="clear" w:color="auto" w:fill="auto"/>
          </w:tcPr>
          <w:p w14:paraId="704B8D0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7</w:t>
            </w:r>
          </w:p>
        </w:tc>
        <w:tc>
          <w:tcPr>
            <w:tcW w:w="1008" w:type="dxa"/>
            <w:shd w:val="clear" w:color="auto" w:fill="auto"/>
          </w:tcPr>
          <w:p w14:paraId="1D6F49E6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172C11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A67571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2984FA3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shd w:val="clear" w:color="auto" w:fill="auto"/>
          </w:tcPr>
          <w:p w14:paraId="6D8059F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70090D5C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2652632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1B2BC3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00EA624C" w14:textId="1BFD8C72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1D6AA848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63AA4C8C" w14:textId="77777777" w:rsidR="00A20029" w:rsidRPr="00001CE0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7478143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47</w:t>
            </w:r>
          </w:p>
        </w:tc>
        <w:tc>
          <w:tcPr>
            <w:tcW w:w="1008" w:type="dxa"/>
            <w:shd w:val="clear" w:color="auto" w:fill="auto"/>
          </w:tcPr>
          <w:p w14:paraId="2D36981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8</w:t>
            </w:r>
          </w:p>
        </w:tc>
        <w:tc>
          <w:tcPr>
            <w:tcW w:w="1008" w:type="dxa"/>
            <w:shd w:val="clear" w:color="auto" w:fill="auto"/>
          </w:tcPr>
          <w:p w14:paraId="22769A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B0883E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0B94262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6E34810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.5</w:t>
            </w:r>
          </w:p>
        </w:tc>
        <w:tc>
          <w:tcPr>
            <w:tcW w:w="1008" w:type="dxa"/>
            <w:shd w:val="clear" w:color="auto" w:fill="auto"/>
          </w:tcPr>
          <w:p w14:paraId="6F475BD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1F9BF13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3C82CE2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12ADCC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64654DE8" w14:textId="117E9532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5832F5C1" w14:textId="77777777" w:rsidTr="004F5D61">
        <w:tc>
          <w:tcPr>
            <w:tcW w:w="2875" w:type="dxa"/>
            <w:shd w:val="clear" w:color="auto" w:fill="auto"/>
          </w:tcPr>
          <w:p w14:paraId="1FC69FC9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21EC9C64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G51</w:t>
            </w:r>
          </w:p>
        </w:tc>
        <w:tc>
          <w:tcPr>
            <w:tcW w:w="1008" w:type="dxa"/>
            <w:shd w:val="clear" w:color="auto" w:fill="auto"/>
          </w:tcPr>
          <w:p w14:paraId="0D386EE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18</w:t>
            </w:r>
          </w:p>
        </w:tc>
        <w:tc>
          <w:tcPr>
            <w:tcW w:w="1008" w:type="dxa"/>
            <w:shd w:val="clear" w:color="auto" w:fill="auto"/>
          </w:tcPr>
          <w:p w14:paraId="4903BE88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FB131B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BCDDA5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shd w:val="clear" w:color="auto" w:fill="auto"/>
          </w:tcPr>
          <w:p w14:paraId="633DAAF8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167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shd w:val="clear" w:color="auto" w:fill="auto"/>
          </w:tcPr>
          <w:p w14:paraId="4FD4DFDB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shd w:val="clear" w:color="auto" w:fill="auto"/>
          </w:tcPr>
          <w:p w14:paraId="349CC6C0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shd w:val="clear" w:color="auto" w:fill="auto"/>
          </w:tcPr>
          <w:p w14:paraId="7D8186B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D19376C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7B7025A3" w14:textId="5FD01348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1860E4B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593C1B9F" w14:textId="77777777" w:rsidTr="004F5D61"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60ACC93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756E69D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II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BD9EC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493D9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ECC0093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33EEEE1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05F01A9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21670">
              <w:rPr>
                <w:rFonts w:ascii="Times New Roman" w:hAnsi="Times New Roman" w:cs="Times New Roman"/>
                <w:sz w:val="20"/>
                <w:szCs w:val="20"/>
              </w:rPr>
              <w:t>5-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27CF74A8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CBB16B7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1063417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4AD39460" w14:textId="77777777" w:rsidR="00A20029" w:rsidRPr="00821670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1F0036A" w14:textId="3298F824" w:rsidR="00A20029" w:rsidRDefault="00A20029" w:rsidP="00F66DDD">
            <w:pPr>
              <w:jc w:val="center"/>
            </w:pP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ukhtojarov&lt;/Author&gt;&lt;Year&gt;2004&lt;/Year&gt;&lt;RecNum&gt;82&lt;/RecNum&gt;&lt;DisplayText&gt;(Bukhtojarov et al. 2004)&lt;/DisplayText&gt;&lt;record&gt;&lt;rec-number&gt;82&lt;/rec-number&gt;&lt;foreign-keys&gt;&lt;key app="EN" db-id="rtrewxeabr29tkerw09xe0dm52rp2wrwftzz" timestamp="0"&gt;82&lt;/key&gt;&lt;/foreign-keys&gt;&lt;ref-type name="Journal Article"&gt;17&lt;/ref-type&gt;&lt;contributors&gt;&lt;authors&gt;&lt;author&gt;Bukhtojarov, F. E.&lt;/author&gt;&lt;author&gt;Ustinov, B. B.&lt;/author&gt;&lt;author&gt;Salanovich, T. N.&lt;/author&gt;&lt;author&gt;Antonov, A. I.&lt;/author&gt;&lt;author&gt;Gusakov, A. V.&lt;/author&gt;&lt;author&gt;Okunev, O. N.&lt;/author&gt;&lt;author&gt;Sinitsyn, A. P.&lt;/author&gt;&lt;/authors&gt;&lt;/contributors&gt;&lt;auth-address&gt;Gusakov, AV&amp;#xD;Moscow MV Lomonosov State Univ, Fac Chem, Moscow 119899, Russia&amp;#xD;Moscow MV Lomonosov State Univ, Fac Chem, Moscow 119899, Russia&amp;#xD;Moscow MV Lomonosov State Univ, Fac Chem, Moscow 119899, Russia&amp;#xD;Russian Acad Sci, Inst Biochem &amp;amp; Physiol Microorganisms, Pushchino 142292, Moscow Region, Russia&lt;/auth-address&gt;&lt;titles&gt;&lt;title&gt;&lt;style face="normal" font="default" size="100%"&gt;Cellulase complex of the fungus &lt;/style&gt;&lt;style face="italic" font="default" size="100%"&gt;Chrysosporium lucknowense&lt;/style&gt;&lt;style face="normal" font="default" size="100%"&gt;: Isolation and characterization of endoglucanases and cellobiohydrolases&lt;/style&gt;&lt;/title&gt;&lt;secondary-title&gt;Biochemistry&lt;/secondary-title&gt;&lt;/titles&gt;&lt;pages&gt;542-551&lt;/pages&gt;&lt;volume&gt;69&lt;/volume&gt;&lt;number&gt;5&lt;/number&gt;&lt;keywords&gt;&lt;keyword&gt;cellulase&lt;/keyword&gt;&lt;keyword&gt;endoglucanase&lt;/keyword&gt;&lt;keyword&gt;cellobiohydrolase&lt;/keyword&gt;&lt;keyword&gt;chromatography&lt;/keyword&gt;&lt;keyword&gt;adsorption&lt;/keyword&gt;&lt;keyword&gt;saccharification&lt;/keyword&gt;&lt;keyword&gt;enzymatic-properties&lt;/keyword&gt;&lt;keyword&gt;enzymes&lt;/keyword&gt;&lt;/keywords&gt;&lt;dates&gt;&lt;year&gt;2004&lt;/year&gt;&lt;pub-dates&gt;&lt;date&gt;May&lt;/date&gt;&lt;/pub-dates&gt;&lt;/dates&gt;&lt;isbn&gt;0006-2979&lt;/isbn&gt;&lt;accession-num&gt;WOS:000222118700010&lt;/accession-num&gt;&lt;urls&gt;&lt;related-urls&gt;&lt;url&gt;&amp;lt;Go to ISI&amp;gt;://WOS:000222118700010&lt;/url&gt;&lt;/related-urls&gt;&lt;/urls&gt;&lt;electronic-resource-num&gt;Doi 10.1023/B:Biry.0000029853.34093.13&lt;/electronic-resource-num&gt;&lt;language&gt;English&lt;/language&gt;&lt;/record&gt;&lt;/Cite&gt;&lt;/EndNote&gt;</w:instrTex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ukhtojarov et al. 2004)</w:t>
            </w:r>
            <w:r w:rsidRPr="00323B5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5FBFB97F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083AA4A9" w14:textId="77777777" w:rsidTr="004F5D61"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FC7E79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Fusar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oxyspor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8CCE61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D66B2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D8AFA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D6507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DA8A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7.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F4A89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5.8-8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F5399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AF5C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 xml:space="preserve">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8243B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B6D980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6E33BE" w14:textId="4882DCC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akopoulos&lt;/Author&gt;&lt;Year&gt;1996&lt;/Year&gt;&lt;RecNum&gt;72&lt;/RecNum&gt;&lt;DisplayText&gt;(Christakopoulos et al. 1996)&lt;/DisplayText&gt;&lt;record&gt;&lt;rec-number&gt;72&lt;/rec-number&gt;&lt;foreign-keys&gt;&lt;key app="EN" db-id="rtrewxeabr29tkerw09xe0dm52rp2wrwftzz" timestamp="0"&gt;72&lt;/key&gt;&lt;/foreign-keys&gt;&lt;ref-type name="Journal Article"&gt;17&lt;/ref-type&gt;&lt;contributors&gt;&lt;authors&gt;&lt;author&gt;Christakopoulos, P.&lt;/author&gt;&lt;author&gt;Kekos, D.&lt;/author&gt;&lt;author&gt;Macris, B. J.&lt;/author&gt;&lt;author&gt;Claeyssens, M.&lt;/author&gt;&lt;author&gt;Bhat, M. K.&lt;/author&gt;&lt;/authors&gt;&lt;/contributors&gt;&lt;auth-address&gt;Inst Food Res, Reading Lab, Food Macromol Sci Dept, Reading Rg6 6bz, Berks, England&amp;#xD;Natl Tech Univ Athens, Dept Chem Engn, Athens 15700, Greece&amp;#xD;State Univ Ghent, Fac Wetenschappen, Biochem Lab, B-9000 Ghent, Belgium&lt;/auth-address&gt;&lt;titles&gt;&lt;title&gt;&lt;style face="normal" font="default" size="100%"&gt;Purification and characterisation of a major xylanase with cellulase and transferase activities from &lt;/style&gt;&lt;style face="italic" font="default" size="100%"&gt;Fusarium oxysporum&lt;/style&gt;&lt;/title&gt;&lt;secondary-title&gt;Carbohyd Res&lt;/secondary-title&gt;&lt;alt-title&gt;Carbohyd Res&lt;/alt-title&gt;&lt;/titles&gt;&lt;pages&gt;91-104&lt;/pages&gt;&lt;volume&gt;289&lt;/volume&gt;&lt;keywords&gt;&lt;keyword&gt;xylanase&lt;/keyword&gt;&lt;keyword&gt;hemicellulose&lt;/keyword&gt;&lt;keyword&gt;thermophilic bacillus sp&lt;/keyword&gt;&lt;keyword&gt;cryptococcus-albidus&lt;/keyword&gt;&lt;keyword&gt;catalytic activity&lt;/keyword&gt;&lt;keyword&gt;aspergillus-niger&lt;/keyword&gt;&lt;keyword&gt;alkaline xylanase&lt;/keyword&gt;&lt;keyword&gt;beta-glucosidase&lt;/keyword&gt;&lt;keyword&gt;binding domains&lt;/keyword&gt;&lt;keyword&gt;2 xylanases&lt;/keyword&gt;&lt;keyword&gt;fungus&lt;/keyword&gt;&lt;keyword&gt;enzymes&lt;/keyword&gt;&lt;/keywords&gt;&lt;dates&gt;&lt;year&gt;1996&lt;/year&gt;&lt;pub-dates&gt;&lt;date&gt;Aug 19&lt;/date&gt;&lt;/pub-dates&gt;&lt;/dates&gt;&lt;isbn&gt;0008-6215&lt;/isbn&gt;&lt;accession-num&gt;WOS:A1996VC55600008&lt;/accession-num&gt;&lt;urls&gt;&lt;related-urls&gt;&lt;url&gt;&amp;lt;Go to ISI&amp;gt;://WOS:A1996VC55600008&lt;/url&gt;&lt;/related-urls&gt;&lt;/urls&gt;&lt;electronic-resource-num&gt;Doi 10.1016/0008-6215(96)00146-2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hristakopoulos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CC3A26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54C55BF2" w14:textId="77777777" w:rsidTr="004F5D61"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4CCBAD4D" w14:textId="77777777" w:rsidR="00A20029" w:rsidRPr="007029BF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loephyll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rabe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CC44EDF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5A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52128A1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C478BD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FCC6C8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06C647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955FE0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2FEDDD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69204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6ACF426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C3355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8514DFF" w14:textId="77107C7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722A1DC7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0313E084" w14:textId="77777777" w:rsidTr="004F5D61">
        <w:tc>
          <w:tcPr>
            <w:tcW w:w="2875" w:type="dxa"/>
            <w:shd w:val="clear" w:color="auto" w:fill="auto"/>
          </w:tcPr>
          <w:p w14:paraId="3265281C" w14:textId="77777777" w:rsidR="00A20029" w:rsidRPr="00076B37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6DC081CD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n10A</w:t>
            </w:r>
          </w:p>
        </w:tc>
        <w:tc>
          <w:tcPr>
            <w:tcW w:w="1008" w:type="dxa"/>
            <w:shd w:val="clear" w:color="auto" w:fill="auto"/>
          </w:tcPr>
          <w:p w14:paraId="0D40883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90</w:t>
            </w:r>
          </w:p>
        </w:tc>
        <w:tc>
          <w:tcPr>
            <w:tcW w:w="1008" w:type="dxa"/>
            <w:shd w:val="clear" w:color="auto" w:fill="auto"/>
          </w:tcPr>
          <w:p w14:paraId="7FB576D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F9E364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394558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CA1BD8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3F1120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24D678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2E8A008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F4354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shd w:val="clear" w:color="auto" w:fill="auto"/>
          </w:tcPr>
          <w:p w14:paraId="55160596" w14:textId="749D60A8" w:rsidR="00A20029" w:rsidRDefault="00A20029" w:rsidP="00F66DDD">
            <w:pPr>
              <w:jc w:val="center"/>
            </w:pP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36" w:type="dxa"/>
          </w:tcPr>
          <w:p w14:paraId="48E13750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20029" w:rsidRPr="007029BF" w14:paraId="67E72B8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2C98E35F" w14:textId="77777777" w:rsidR="00A20029" w:rsidRPr="001477C4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00578EEE" w14:textId="77777777" w:rsidR="00A20029" w:rsidRPr="001477C4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477C4">
              <w:rPr>
                <w:rFonts w:ascii="Times New Roman" w:hAnsi="Times New Roman" w:cs="Times New Roman"/>
                <w:sz w:val="20"/>
                <w:szCs w:val="20"/>
              </w:rPr>
              <w:t>Cel12A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A12FBA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8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54D228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B32ED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BCBAB5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F7917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38FFC6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25D3FB4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05B9B2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55CD2A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50A518C" w14:textId="33A99E51" w:rsidR="00A20029" w:rsidRDefault="00A20029" w:rsidP="00F66DDD">
            <w:pPr>
              <w:jc w:val="center"/>
            </w:pP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hen&lt;/Author&gt;&lt;Year&gt;2005&lt;/Year&gt;&lt;RecNum&gt;73&lt;/RecNum&gt;&lt;DisplayText&gt;(Cohen et al. 2005)&lt;/DisplayText&gt;&lt;record&gt;&lt;rec-number&gt;73&lt;/rec-number&gt;&lt;foreign-keys&gt;&lt;key app="EN" db-id="rtrewxeabr29tkerw09xe0dm52rp2wrwftzz" timestamp="0"&gt;73&lt;/key&gt;&lt;/foreign-keys&gt;&lt;ref-type name="Journal Article"&gt;17&lt;/ref-type&gt;&lt;contributors&gt;&lt;authors&gt;&lt;author&gt;Cohen, R.&lt;/author&gt;&lt;author&gt;Suzuki, M. R.&lt;/author&gt;&lt;author&gt;Hammel, K. E.&lt;/author&gt;&lt;/authors&gt;&lt;/contributors&gt;&lt;auth-address&gt;Hammel, KE&amp;#xD;USDA, Forest Prod Lab, Inst Microbial &amp;amp; Biochem Technol, 1 Gifford Pinchot Dr, Madison, WI 53726 USA&amp;#xD;USDA, Forest Prod Lab, Inst Microbial &amp;amp; Biochem Technol, 1 Gifford Pinchot Dr, Madison, WI 53726 USA&amp;#xD;USDA, Forest Prod Lab, Inst Microbial &amp;amp; Biochem Technol, Madison, WI 53726 USA&amp;#xD;Univ Wisconsin, Dept Bacteriol, Madison, WI 53706 USA&lt;/auth-address&gt;&lt;titles&gt;&lt;title&gt;&lt;style face="normal" font="default" size="100%"&gt;Processive endoglucanase active in crystalline cellulose hydrolysis by the brown rot basidiomycete &lt;/style&gt;&lt;style face="italic" font="default" size="100%"&gt;Gloeophyllum trabeum&lt;/style&gt;&lt;/title&gt;&lt;secondary-title&gt;Appl Environ Microbiol&lt;/secondary-title&gt;&lt;/titles&gt;&lt;pages&gt;2412-2417&lt;/pages&gt;&lt;volume&gt;71&lt;/volume&gt;&lt;number&gt;5&lt;/number&gt;&lt;keywords&gt;&lt;keyword&gt;fungus coniophora-puteana&lt;/keyword&gt;&lt;keyword&gt;native cellulose&lt;/keyword&gt;&lt;keyword&gt;lenzites-trabea&lt;/keyword&gt;&lt;keyword&gt;white-rot&lt;/keyword&gt;&lt;keyword&gt;purification&lt;/keyword&gt;&lt;keyword&gt;quantitation&lt;/keyword&gt;&lt;keyword&gt;degradation&lt;/keyword&gt;&lt;keyword&gt;cellulases&lt;/keyword&gt;&lt;keyword&gt;binding&lt;/keyword&gt;&lt;keyword&gt;enzyme&lt;/keyword&gt;&lt;/keywords&gt;&lt;dates&gt;&lt;year&gt;2005&lt;/year&gt;&lt;pub-dates&gt;&lt;date&gt;May&lt;/date&gt;&lt;/pub-dates&gt;&lt;/dates&gt;&lt;isbn&gt;0099-2240&lt;/isbn&gt;&lt;accession-num&gt;WOS:000229105300028&lt;/accession-num&gt;&lt;urls&gt;&lt;related-urls&gt;&lt;url&gt;&amp;lt;Go to ISI&amp;gt;://WOS:000229105300028&lt;/url&gt;&lt;/related-urls&gt;&lt;/urls&gt;&lt;electronic-resource-num&gt;10.1128/Aem.71.5.2412-2417.2005&lt;/electronic-resource-num&gt;&lt;language&gt;English&lt;/language&gt;&lt;/record&gt;&lt;/Cite&gt;&lt;/EndNote&gt;</w:instrTex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ohen et al. 2005)</w:t>
            </w:r>
            <w:r w:rsidRPr="00BF51F8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4671C2D3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A7D67FB" w14:textId="77777777" w:rsidR="00A20029" w:rsidRPr="00AA1F5B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umicol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grise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80AD9C8" w14:textId="77777777" w:rsidR="00A20029" w:rsidRPr="007029BF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351A014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D76F19D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23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71FDF6A" w14:textId="77777777" w:rsidR="00A20029" w:rsidRPr="007029BF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CCAB50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78EDCD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EBB69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6D844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21C61C4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838CF33" w14:textId="0534978A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ucena-Neto&lt;/Author&gt;&lt;Year&gt;2004&lt;/Year&gt;&lt;RecNum&gt;90&lt;/RecNum&gt;&lt;DisplayText&gt;(Lucena-Neto &amp;amp; Ferreira 2004)&lt;/DisplayText&gt;&lt;record&gt;&lt;rec-number&gt;90&lt;/rec-number&gt;&lt;foreign-keys&gt;&lt;key app="EN" db-id="rtrewxeabr29tkerw09xe0dm52rp2wrwftzz" timestamp="0"&gt;90&lt;/key&gt;&lt;/foreign-keys&gt;&lt;ref-type name="Journal Article"&gt;17&lt;/ref-type&gt;&lt;contributors&gt;&lt;authors&gt;&lt;author&gt;Lucena-Neto, S. D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lt;/auth-address&gt;&lt;titles&gt;&lt;title&gt;&lt;style face="normal" font="default" size="100%"&gt;Purification and characterization of a new xylanase from &lt;/style&gt;&lt;style face="italic" font="default" size="100%"&gt;Humicola grisea var. Thermoidea&lt;/style&gt;&lt;/title&gt;&lt;secondary-title&gt;Braz J Microbiol&lt;/secondary-title&gt;&lt;alt-title&gt;Braz J Microbiol&lt;/alt-title&gt;&lt;/titles&gt;&lt;pages&gt;86-90&lt;/pages&gt;&lt;volume&gt;35&lt;/volume&gt;&lt;number&gt;1-2&lt;/number&gt;&lt;keywords&gt;&lt;keyword&gt;humicola grisea&lt;/keyword&gt;&lt;keyword&gt;xylan&lt;/keyword&gt;&lt;keyword&gt;xylanase&lt;/keyword&gt;&lt;keyword&gt;aspergillus-fumigatus fresenius&lt;/keyword&gt;&lt;keyword&gt;molecular-weight xylanase&lt;/keyword&gt;&lt;keyword&gt;acrophialophora-nainiana&lt;/keyword&gt;&lt;keyword&gt;proteins&lt;/keyword&gt;&lt;keyword&gt;binding&lt;/keyword&gt;&lt;keyword&gt;strain&lt;/keyword&gt;&lt;keyword&gt;plant&lt;/keyword&gt;&lt;/keywords&gt;&lt;dates&gt;&lt;year&gt;2004&lt;/year&gt;&lt;pub-dates&gt;&lt;date&gt;Jan-Jun&lt;/date&gt;&lt;/pub-dates&gt;&lt;/dates&gt;&lt;isbn&gt;1517-8382&lt;/isbn&gt;&lt;accession-num&gt;WOS:000234802500014&lt;/accession-num&gt;&lt;urls&gt;&lt;related-urls&gt;&lt;url&gt;&amp;lt;Go to ISI&amp;gt;://WOS:000234802500014&lt;/url&gt;&lt;/related-urls&gt;&lt;/urls&gt;&lt;electronic-resource-num&gt;Doi 10.1590/S1517-838220040001000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ucena-Neto &amp; Ferreira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FFC125B" w14:textId="77777777" w:rsidTr="004F5D61">
        <w:trPr>
          <w:gridAfter w:val="1"/>
          <w:wAfter w:w="236" w:type="dxa"/>
        </w:trPr>
        <w:tc>
          <w:tcPr>
            <w:tcW w:w="2875" w:type="dxa"/>
            <w:shd w:val="clear" w:color="auto" w:fill="auto"/>
          </w:tcPr>
          <w:p w14:paraId="154BF6B1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E439635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2</w:t>
            </w:r>
          </w:p>
        </w:tc>
        <w:tc>
          <w:tcPr>
            <w:tcW w:w="1008" w:type="dxa"/>
            <w:shd w:val="clear" w:color="auto" w:fill="auto"/>
          </w:tcPr>
          <w:p w14:paraId="21E621A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23</w:t>
            </w:r>
          </w:p>
        </w:tc>
        <w:tc>
          <w:tcPr>
            <w:tcW w:w="1008" w:type="dxa"/>
            <w:shd w:val="clear" w:color="auto" w:fill="auto"/>
          </w:tcPr>
          <w:p w14:paraId="14A6F36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.87</w:t>
            </w:r>
          </w:p>
        </w:tc>
        <w:tc>
          <w:tcPr>
            <w:tcW w:w="1008" w:type="dxa"/>
            <w:shd w:val="clear" w:color="auto" w:fill="auto"/>
          </w:tcPr>
          <w:p w14:paraId="63D5163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0C29E6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6.5</w:t>
            </w:r>
          </w:p>
        </w:tc>
        <w:tc>
          <w:tcPr>
            <w:tcW w:w="1008" w:type="dxa"/>
            <w:shd w:val="clear" w:color="auto" w:fill="auto"/>
          </w:tcPr>
          <w:p w14:paraId="45441F3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16DC76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5-60</w:t>
            </w:r>
          </w:p>
        </w:tc>
        <w:tc>
          <w:tcPr>
            <w:tcW w:w="1008" w:type="dxa"/>
            <w:shd w:val="clear" w:color="auto" w:fill="auto"/>
          </w:tcPr>
          <w:p w14:paraId="4B88E5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shd w:val="clear" w:color="auto" w:fill="auto"/>
          </w:tcPr>
          <w:p w14:paraId="5DE5130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shd w:val="clear" w:color="auto" w:fill="auto"/>
          </w:tcPr>
          <w:p w14:paraId="38181C22" w14:textId="527D6BDD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ucena-Neto&lt;/Author&gt;&lt;Year&gt;2004&lt;/Year&gt;&lt;RecNum&gt;90&lt;/RecNum&gt;&lt;DisplayText&gt;(Lucena-Neto &amp;amp; Ferreira 2004)&lt;/DisplayText&gt;&lt;record&gt;&lt;rec-number&gt;90&lt;/rec-number&gt;&lt;foreign-keys&gt;&lt;key app="EN" db-id="rtrewxeabr29tkerw09xe0dm52rp2wrwftzz" timestamp="0"&gt;90&lt;/key&gt;&lt;/foreign-keys&gt;&lt;ref-type name="Journal Article"&gt;17&lt;/ref-type&gt;&lt;contributors&gt;&lt;authors&gt;&lt;author&gt;Lucena-Neto, S. D.&lt;/author&gt;&lt;author&gt;Ferreira, E. X.&lt;/author&gt;&lt;/authors&gt;&lt;/contributors&gt;&lt;auth-address&gt;Ferreira, EX&amp;#xD;Univ Brasilia, Dept Biol Celular, Lab Enzimol, BR-70910900 Brasilia, DF, Brazil&amp;#xD;Univ Brasilia, Dept Biol Celular, Lab Enzimol, BR-70910900 Brasilia, DF, Brazil&amp;#xD;Univ Brasilia, Dept Biol Celular, Lab Enzimol, BR-70910900 Brasilia, DF, Brazil&lt;/auth-address&gt;&lt;titles&gt;&lt;title&gt;&lt;style face="normal" font="default" size="100%"&gt;Purification and characterization of a new xylanase from &lt;/style&gt;&lt;style face="italic" font="default" size="100%"&gt;Humicola grisea var. Thermoidea&lt;/style&gt;&lt;/title&gt;&lt;secondary-title&gt;Braz J Microbiol&lt;/secondary-title&gt;&lt;alt-title&gt;Braz J Microbiol&lt;/alt-title&gt;&lt;/titles&gt;&lt;pages&gt;86-90&lt;/pages&gt;&lt;volume&gt;35&lt;/volume&gt;&lt;number&gt;1-2&lt;/number&gt;&lt;keywords&gt;&lt;keyword&gt;humicola grisea&lt;/keyword&gt;&lt;keyword&gt;xylan&lt;/keyword&gt;&lt;keyword&gt;xylanase&lt;/keyword&gt;&lt;keyword&gt;aspergillus-fumigatus fresenius&lt;/keyword&gt;&lt;keyword&gt;molecular-weight xylanase&lt;/keyword&gt;&lt;keyword&gt;acrophialophora-nainiana&lt;/keyword&gt;&lt;keyword&gt;proteins&lt;/keyword&gt;&lt;keyword&gt;binding&lt;/keyword&gt;&lt;keyword&gt;strain&lt;/keyword&gt;&lt;keyword&gt;plant&lt;/keyword&gt;&lt;/keywords&gt;&lt;dates&gt;&lt;year&gt;2004&lt;/year&gt;&lt;pub-dates&gt;&lt;date&gt;Jan-Jun&lt;/date&gt;&lt;/pub-dates&gt;&lt;/dates&gt;&lt;isbn&gt;1517-8382&lt;/isbn&gt;&lt;accession-num&gt;WOS:000234802500014&lt;/accession-num&gt;&lt;urls&gt;&lt;related-urls&gt;&lt;url&gt;&amp;lt;Go to ISI&amp;gt;://WOS:000234802500014&lt;/url&gt;&lt;/related-urls&gt;&lt;/urls&gt;&lt;electronic-resource-num&gt;Doi 10.1590/S1517-838220040001000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ucena-Neto &amp; Ferreira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6A0F9934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5458E3E8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12C139E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2F99A8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9.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CA9BF8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72658E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52D068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B616CB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394C7B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DBE1DB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018670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D83F30A" w14:textId="5B2D812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nti&lt;/Author&gt;&lt;Year&gt;1991&lt;/Year&gt;&lt;RecNum&gt;91&lt;/RecNum&gt;&lt;DisplayText&gt;(Monti et al. 1991)&lt;/DisplayText&gt;&lt;record&gt;&lt;rec-number&gt;91&lt;/rec-number&gt;&lt;foreign-keys&gt;&lt;key app="EN" db-id="rtrewxeabr29tkerw09xe0dm52rp2wrwftzz" timestamp="0"&gt;91&lt;/key&gt;&lt;/foreign-keys&gt;&lt;ref-type name="Journal Article"&gt;17&lt;/ref-type&gt;&lt;contributors&gt;&lt;authors&gt;&lt;author&gt;Monti, R.&lt;/author&gt;&lt;author&gt;Terenzi, H. F.&lt;/author&gt;&lt;author&gt;Jorge, J. A.&lt;/author&gt;&lt;/authors&gt;&lt;/contributors&gt;&lt;auth-address&gt;Univ Sao Paulo,Fac Filosofia Ciencias &amp;amp; Letras Ribeirao Preto,Dept Biol,Br-14049 Ribeirao Preto,Sp,Brazil&lt;/auth-address&gt;&lt;titles&gt;&lt;title&gt;&lt;style face="normal" font="default" size="100%"&gt;Purification and properties of an extracellular xylanase from the thermophilic fungus &lt;/style&gt;&lt;style face="italic" font="default" size="100%"&gt;Humicola grisea var thermoidea&lt;/style&gt;&lt;/title&gt;&lt;secondary-title&gt;Can J Microbiol&lt;/secondary-title&gt;&lt;alt-title&gt;Can J Microbiol&lt;/alt-title&gt;&lt;/titles&gt;&lt;pages&gt;675-681&lt;/pages&gt;&lt;volume&gt;37&lt;/volume&gt;&lt;number&gt;9&lt;/number&gt;&lt;keywords&gt;&lt;keyword&gt;xylanase&lt;/keyword&gt;&lt;keyword&gt;hemicellulase&lt;/keyword&gt;&lt;keyword&gt;enzyme purification&lt;/keyword&gt;&lt;keyword&gt;endoxylanase&lt;/keyword&gt;&lt;keyword&gt;humicola-grisea&lt;/keyword&gt;&lt;keyword&gt;yeast cryptococcus-albidus&lt;/keyword&gt;&lt;keyword&gt;thermostable xylanase&lt;/keyword&gt;&lt;keyword&gt;aspergillus-niger&lt;/keyword&gt;&lt;keyword&gt;sequence&lt;/keyword&gt;&lt;/keywords&gt;&lt;dates&gt;&lt;year&gt;1991&lt;/year&gt;&lt;pub-dates&gt;&lt;date&gt;Sep&lt;/date&gt;&lt;/pub-dates&gt;&lt;/dates&gt;&lt;isbn&gt;0008-4166&lt;/isbn&gt;&lt;accession-num&gt;WOS:A1991GJ95700004&lt;/accession-num&gt;&lt;urls&gt;&lt;related-urls&gt;&lt;url&gt;&amp;lt;Go to ISI&amp;gt;://WOS:A1991GJ9570000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onti et al. 199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7029BF" w14:paraId="4D6F0F16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3754BAC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ocallimastix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frontalis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E4FDAB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E47072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BAB1D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1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F45324A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CA708AA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F043C0B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0806D7B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9F4C859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EB6CECE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62891D3" w14:textId="0C90A20F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7029BF" w14:paraId="02303952" w14:textId="77777777" w:rsidTr="004F5D61">
        <w:trPr>
          <w:gridAfter w:val="1"/>
          <w:wAfter w:w="236" w:type="dxa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8A2AB1D" w14:textId="77777777" w:rsidR="00A20029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Orpin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joyoni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38B557F" w14:textId="77777777" w:rsidR="00A20029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35BBA7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0C113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6FE0DA1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B5DA35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2512AB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EE1431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2D8A10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BA750A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4CCEFEB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C0DEA8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EBEEAC" w14:textId="46C34DC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ZTwvQXV0aG9yPjxZZWFyPjIwMDE8L1llYXI+PFJlY051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ZTwvQXV0aG9yPjxZZWFyPjIwMDE8L1llYXI+PFJlY051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e et al. 200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AA556F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13A395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aecil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7745B9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BABCB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6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5E77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EE4C5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34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F2E28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E9D8E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1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32A05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-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3DC03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04921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656374" w14:textId="43C9904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DY8L1llYXI+PFJlY051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DY8L1llYXI+PFJlY051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 200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56F786D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055AC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brasil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786E78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32B3D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29BBB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13EE7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B03D0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22CBD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F24F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CE45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5A067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B720BB" w14:textId="7BAB957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JnZW5zZW48L0F1dGhvcj48WWVhcj4yMDAzPC9ZZWFy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3JnZW5zZW48L0F1dGhvcj48WWVhcj4yMDAzPC9ZZWFy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Jorgensen et al.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EDDF6D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6BED4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enicilli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itri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7A840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8B69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0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F1E2A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90D6B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891C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F7F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1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5FEF3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68FE7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-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F66A1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50551D" w14:textId="4CC8C870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Dc8L1llYXI+PFJl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dXR0YTwvQXV0aG9yPjxZZWFyPjIwMDc8L1llYXI+PFJl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utta et al. 200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4E08AE" w14:paraId="3CCBFE9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452ECD4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Piromyce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5421E8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2A5B785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A7E3511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6C6BF85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1AE0BD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D08E543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95010FC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FA85EA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942FA1E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9820A24" w14:textId="667E7A7F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2FED" w:rsidRPr="004E08AE" w14:paraId="44F3408C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8F2B5D4" w14:textId="77777777" w:rsidR="004C2FED" w:rsidRDefault="004C2FED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phaer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ommun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2367117" w14:textId="77777777" w:rsidR="004C2FED" w:rsidRDefault="004C2FED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D9D488F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4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5F5818C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9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677AB67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F77C9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C727A99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ED63B10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BA4BBD8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9C6F794" w14:textId="77777777" w:rsidR="004C2FED" w:rsidRDefault="004C2FED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114C5C0" w14:textId="6B831833" w:rsidR="004C2FED" w:rsidRDefault="004C2FED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braud&lt;/Author&gt;&lt;Year&gt;1988&lt;/Year&gt;&lt;RecNum&gt;204&lt;/RecNum&gt;&lt;DisplayText&gt;(Hebraud &amp;amp; Fevre 1988b)&lt;/DisplayText&gt;&lt;record&gt;&lt;rec-number&gt;204&lt;/rec-number&gt;&lt;foreign-keys&gt;&lt;key app="EN" db-id="rtrewxeabr29tkerw09xe0dm52rp2wrwftzz" timestamp="0"&gt;204&lt;/key&gt;&lt;/foreign-keys&gt;&lt;ref-type name="Journal Article"&gt;17&lt;/ref-type&gt;&lt;contributors&gt;&lt;authors&gt;&lt;author&gt;Hebraud, M.&lt;/author&gt;&lt;author&gt;Fevre, M.&lt;/author&gt;&lt;/authors&gt;&lt;/contributors&gt;&lt;auth-address&gt;Hebraud, M&amp;#xD;Univ Lyon 1,Differenciat Fongique Lab,Cnrs,Ua 1127,43 Bd 11 Novembre 1918,F-69622 Villeurbanne,France&amp;#xD;Univ Lyon 1,Differenciat Fongique Lab,Cnrs,Ua 1127,43 Bd 11 Novembre 1918,F-69622 Villeurbanne,France&lt;/auth-address&gt;&lt;titles&gt;&lt;title&gt;&lt;style face="normal" font="default" size="100%"&gt;Characterization of glycoside and polysaccharide hydrolases secreted by the rumen anaerobic fungi &lt;/style&gt;&lt;style face="italic" font="default" size="100%"&gt;Neocallimastix frontalis&lt;/style&gt;&lt;style face="normal" font="default" size="100%"&gt;, &lt;/style&gt;&lt;style face="italic" font="default" size="100%"&gt;Sphaeromonas communis &lt;/style&gt;&lt;style face="normal" font="default" size="100%"&gt;and &lt;/style&gt;&lt;style face="italic" font="default" size="100%"&gt;Piromonas communis&lt;/style&gt;&lt;/title&gt;&lt;secondary-title&gt;J Gen Microbiol&lt;/secondary-title&gt;&lt;/titles&gt;&lt;pages&gt;1123-1129&lt;/pages&gt;&lt;volume&gt;134&lt;/volume&gt;&lt;dates&gt;&lt;year&gt;1988&lt;/year&gt;&lt;pub-dates&gt;&lt;date&gt;May&lt;/date&gt;&lt;/pub-dates&gt;&lt;/dates&gt;&lt;isbn&gt;0022-1287&lt;/isbn&gt;&lt;accession-num&gt;WOS:A1988N514100006&lt;/accession-num&gt;&lt;urls&gt;&lt;related-urls&gt;&lt;url&gt;&amp;lt;Go to ISI&amp;gt;://WOS:A1988N514100006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ebraud &amp; Fevre 1988b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250228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430026F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harzian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7E4492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BD6E1B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D9EECA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3.66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4E95F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80AC1C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FB8F39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5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566C5B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2BB1A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5EFA3C2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0E37D71" w14:textId="407C3803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ilveira&lt;/Author&gt;&lt;Year&gt;1999&lt;/Year&gt;&lt;RecNum&gt;92&lt;/RecNum&gt;&lt;DisplayText&gt;(Silveira et al. 1999)&lt;/DisplayText&gt;&lt;record&gt;&lt;rec-number&gt;92&lt;/rec-number&gt;&lt;foreign-keys&gt;&lt;key app="EN" db-id="rtrewxeabr29tkerw09xe0dm52rp2wrwftzz" timestamp="0"&gt;92&lt;/key&gt;&lt;/foreign-keys&gt;&lt;ref-type name="Journal Article"&gt;17&lt;/ref-type&gt;&lt;contributors&gt;&lt;authors&gt;&lt;author&gt;Silveira, F. Q. D.&lt;/author&gt;&lt;author&gt;de Sousa, M. V.&lt;/author&gt;&lt;author&gt;Ricart, C. A. O.&lt;/author&gt;&lt;author&gt;Milagres, A. M. F.&lt;/author&gt;&lt;author&gt;de Medeiros, C. L.&lt;/author&gt;&lt;author&gt;Filho, E. X. F.&lt;/author&gt;&lt;/authors&gt;&lt;/contributors&gt;&lt;auth-address&gt;Filho, EXF&amp;#xD;Univ Brasilia, Lab Enzimol, Dept Biol Celular, BR-70910900 Brasilia, DF, Brazil&amp;#xD;Univ Brasilia, Lab Enzimol, Dept Biol Celular, BR-70910900 Brasilia, DF, Brazil&amp;#xD;Univ Brasilia, Lab Enzimol, Dept Biol Celular, BR-70910900 Brasilia, DF, Brazil&amp;#xD;Univ Brasilia, Ctr Brasileiro Serv &amp;amp; Pesquisas Prot, Dept Biol Celular, BR-70910900 Brasilia, DF, Brazil&amp;#xD;Fac Engn Quim Lorena, Dept Biotecnol, BR-12600000 Lorena, SP, Brazil&lt;/auth-address&gt;&lt;titles&gt;&lt;title&gt;&lt;style face="normal" font="default" size="100%"&gt;A new xylanase from a &lt;/style&gt;&lt;style face="italic" font="default" size="100%"&gt;Trichoderma harzianum&lt;/style&gt;&lt;style face="normal" font="default" size="100%"&gt; strain&lt;/style&gt;&lt;/title&gt;&lt;secondary-title&gt;J Ind Microbiol Biot&lt;/secondary-title&gt;&lt;/titles&gt;&lt;pages&gt;682-685&lt;/pages&gt;&lt;volume&gt;23&lt;/volume&gt;&lt;number&gt;1&lt;/number&gt;&lt;keywords&gt;&lt;keyword&gt;trichoderma&lt;/keyword&gt;&lt;keyword&gt;xylan&lt;/keyword&gt;&lt;keyword&gt;xylanase&lt;/keyword&gt;&lt;keyword&gt;characterization&lt;/keyword&gt;&lt;keyword&gt;2 d-xylanases&lt;/keyword&gt;&lt;keyword&gt;purification&lt;/keyword&gt;&lt;keyword&gt;proteins&lt;/keyword&gt;&lt;keyword&gt;system&lt;/keyword&gt;&lt;keyword&gt;viride&lt;/keyword&gt;&lt;/keywords&gt;&lt;dates&gt;&lt;year&gt;1999&lt;/year&gt;&lt;pub-dates&gt;&lt;date&gt;Jul&lt;/date&gt;&lt;/pub-dates&gt;&lt;/dates&gt;&lt;isbn&gt;1367-5435&lt;/isbn&gt;&lt;accession-num&gt;WOS:000081990700008&lt;/accession-num&gt;&lt;urls&gt;&lt;related-urls&gt;&lt;url&gt;&amp;lt;Go to ISI&amp;gt;://WOS:0000819907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ilveira et al.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A39EF2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07498404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A5A4161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38AFB5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0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5D9B91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C9E517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0A81F3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CC26AD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98A204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056A5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31CE1D1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4B3EFB42" w14:textId="76B95CE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an&lt;/Author&gt;&lt;Year&gt;1987&lt;/Year&gt;&lt;RecNum&gt;51&lt;/RecNum&gt;&lt;DisplayText&gt;(Tan et al. 1987)&lt;/DisplayText&gt;&lt;record&gt;&lt;rec-number&gt;51&lt;/rec-number&gt;&lt;foreign-keys&gt;&lt;key app="EN" db-id="rtrewxeabr29tkerw09xe0dm52rp2wrwftzz" timestamp="0"&gt;51&lt;/key&gt;&lt;/foreign-keys&gt;&lt;ref-type name="Journal Article"&gt;17&lt;/ref-type&gt;&lt;contributors&gt;&lt;authors&gt;&lt;author&gt;Tan, L. U. L.&lt;/author&gt;&lt;author&gt;Yu, E. K. C.&lt;/author&gt;&lt;author&gt;Louisseize, G. W.&lt;/author&gt;&lt;author&gt;Saddler, J. N.&lt;/author&gt;&lt;/authors&gt;&lt;/contributors&gt;&lt;auth-address&gt;Forintek Canada Corp,Dept Biotechnol &amp;amp; Chem,Ottawa K1g 3z5,Ontario,Canada&lt;/auth-address&gt;&lt;titles&gt;&lt;title&gt;Inexpensive, rapid procedure for bulk purification of cellulase-free beta-1,4-D-xylanase of high specific activity&lt;/title&gt;&lt;secondary-title&gt;Biotechnol Bioeng&lt;/secondary-title&gt;&lt;/titles&gt;&lt;pages&gt;96-100&lt;/pages&gt;&lt;volume&gt;30&lt;/volume&gt;&lt;number&gt;1&lt;/number&gt;&lt;dates&gt;&lt;year&gt;1987&lt;/year&gt;&lt;pub-dates&gt;&lt;date&gt;Jul&lt;/date&gt;&lt;/pub-dates&gt;&lt;/dates&gt;&lt;isbn&gt;0006-3592&lt;/isbn&gt;&lt;accession-num&gt;WOS:A1987J233200013&lt;/accession-num&gt;&lt;urls&gt;&lt;related-urls&gt;&lt;url&gt;&amp;lt;Go to ISI&amp;gt;://WOS:A1987J233200013&lt;/url&gt;&lt;/related-urls&gt;&lt;/urls&gt;&lt;electronic-resource-num&gt;DOI 10.1002/bit.260300114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n et al. 1987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088EC3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B97FB9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Trichoderma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eese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09B9C96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CD2D9F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5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000D0C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A55D42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9B7E99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F899D3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D6088D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B6F703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7D3181A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F47544E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1E7A2B8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4FE57366" w14:textId="4A8C68A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DA6933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FDAE3D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5B641549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29916B5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008" w:type="dxa"/>
            <w:shd w:val="clear" w:color="auto" w:fill="auto"/>
          </w:tcPr>
          <w:p w14:paraId="4AD07A1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AE8C41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EB8346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BBEF8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85BE92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90D443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CFF600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C13C93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5E1BAA5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666361AA" w14:textId="4546BC9F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3079C8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4A6AAAB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7924842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shd w:val="clear" w:color="auto" w:fill="auto"/>
          </w:tcPr>
          <w:p w14:paraId="08EF8D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3</w:t>
            </w:r>
          </w:p>
        </w:tc>
        <w:tc>
          <w:tcPr>
            <w:tcW w:w="1008" w:type="dxa"/>
            <w:shd w:val="clear" w:color="auto" w:fill="auto"/>
          </w:tcPr>
          <w:p w14:paraId="691B5C9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9BC343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42D267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32A357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5520EF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13FF0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222A9FD5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58427962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093777A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2FF4F27E" w14:textId="33A04FC7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1392D91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360D795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3DF5716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shd w:val="clear" w:color="auto" w:fill="auto"/>
          </w:tcPr>
          <w:p w14:paraId="0C0B372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2</w:t>
            </w:r>
          </w:p>
        </w:tc>
        <w:tc>
          <w:tcPr>
            <w:tcW w:w="1008" w:type="dxa"/>
            <w:shd w:val="clear" w:color="auto" w:fill="auto"/>
          </w:tcPr>
          <w:p w14:paraId="254EE33A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E6FF3A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7E3F1E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EC37A9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C42C6A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8CAC4C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45ED2D7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6F6EAA7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3994E52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shd w:val="clear" w:color="auto" w:fill="auto"/>
          </w:tcPr>
          <w:p w14:paraId="20270260" w14:textId="5FBBE484" w:rsidR="00A20029" w:rsidRDefault="00A20029" w:rsidP="00F66DDD">
            <w:pPr>
              <w:jc w:val="center"/>
            </w:pP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urnakki&lt;/Author&gt;&lt;Year&gt;2000&lt;/Year&gt;&lt;RecNum&gt;41&lt;/RecNum&gt;&lt;DisplayText&gt;(Suurnakki et al. 2000)&lt;/DisplayText&gt;&lt;record&gt;&lt;rec-number&gt;41&lt;/rec-number&gt;&lt;foreign-keys&gt;&lt;key app="EN" db-id="rtrewxeabr29tkerw09xe0dm52rp2wrwftzz" timestamp="0"&gt;41&lt;/key&gt;&lt;/foreign-keys&gt;&lt;ref-type name="Journal Article"&gt;17&lt;/ref-type&gt;&lt;contributors&gt;&lt;authors&gt;&lt;author&gt;Suurnakki, A.&lt;/author&gt;&lt;author&gt;Tenkanen, M.&lt;/author&gt;&lt;author&gt;Siika-Aho, M.&lt;/author&gt;&lt;author&gt;Niku-Paavola, M. L.&lt;/author&gt;&lt;author&gt;Viikari, L.&lt;/author&gt;&lt;author&gt;Buchert, J.&lt;/author&gt;&lt;/authors&gt;&lt;/contributors&gt;&lt;auth-address&gt;VTT Biotechnol &amp;amp; Food Res, FIN-02044 Vtt, Finland&lt;/auth-address&gt;&lt;titles&gt;&lt;title&gt;&lt;style face="italic" font="default" size="100%"&gt;Trichoderma reesei &lt;/style&gt;&lt;style face="normal" font="default" size="100%"&gt;cellulases and their core domains in the hydrolysis and modification of chemical pulp&lt;/style&gt;&lt;/title&gt;&lt;secondary-title&gt;Cellulose&lt;/secondary-title&gt;&lt;alt-title&gt;Cellulose&lt;/alt-title&gt;&lt;/titles&gt;&lt;pages&gt;189-209&lt;/pages&gt;&lt;volume&gt;7&lt;/volume&gt;&lt;number&gt;2&lt;/number&gt;&lt;keywords&gt;&lt;keyword&gt;cellulases&lt;/keyword&gt;&lt;keyword&gt;core proteins&lt;/keyword&gt;&lt;keyword&gt;bleached chemical pulp&lt;/keyword&gt;&lt;keyword&gt;hydrolysis&lt;/keyword&gt;&lt;keyword&gt;pulp properties&lt;/keyword&gt;&lt;keyword&gt;pilot scale production&lt;/keyword&gt;&lt;keyword&gt;cellobiohydrolase-i&lt;/keyword&gt;&lt;keyword&gt;crystalline cellulose&lt;/keyword&gt;&lt;keyword&gt;kraft pulp&lt;/keyword&gt;&lt;keyword&gt;saccharomyces-cerevisiae&lt;/keyword&gt;&lt;keyword&gt;limited proteolysis&lt;/keyword&gt;&lt;keyword&gt;enzymes&lt;/keyword&gt;&lt;keyword&gt;adsorption&lt;/keyword&gt;&lt;keyword&gt;fabrics&lt;/keyword&gt;&lt;keyword&gt;genes&lt;/keyword&gt;&lt;/keywords&gt;&lt;dates&gt;&lt;year&gt;2000&lt;/year&gt;&lt;pub-dates&gt;&lt;date&gt;Jun&lt;/date&gt;&lt;/pub-dates&gt;&lt;/dates&gt;&lt;isbn&gt;0969-0239&lt;/isbn&gt;&lt;accession-num&gt;WOS:000088587500006&lt;/accession-num&gt;&lt;urls&gt;&lt;related-urls&gt;&lt;url&gt;&amp;lt;Go to ISI&amp;gt;://WOS:000088587500006&lt;/url&gt;&lt;/related-urls&gt;&lt;/urls&gt;&lt;electronic-resource-num&gt;Doi 10.1023/A:1009280109519&lt;/electronic-resource-num&gt;&lt;language&gt;English&lt;/language&gt;&lt;/record&gt;&lt;/Cite&gt;&lt;/EndNote&gt;</w:instrTex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Suurnakki et al. 2000)</w:t>
            </w:r>
            <w:r w:rsidRPr="00F50A6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222D4B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3A02F3D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3340FABF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BH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I</w:t>
            </w:r>
          </w:p>
        </w:tc>
        <w:tc>
          <w:tcPr>
            <w:tcW w:w="1008" w:type="dxa"/>
            <w:shd w:val="clear" w:color="auto" w:fill="auto"/>
          </w:tcPr>
          <w:p w14:paraId="5EE0451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02</w:t>
            </w:r>
          </w:p>
        </w:tc>
        <w:tc>
          <w:tcPr>
            <w:tcW w:w="1008" w:type="dxa"/>
            <w:shd w:val="clear" w:color="auto" w:fill="auto"/>
          </w:tcPr>
          <w:p w14:paraId="5CC70C5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B31846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5B0531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7112C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14EAC3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D55F43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3587DB78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7FB687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42E4010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4007B11F" w14:textId="57305BA8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024AFA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0D47644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06DD90B8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shd w:val="clear" w:color="auto" w:fill="auto"/>
          </w:tcPr>
          <w:p w14:paraId="7D05A66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29</w:t>
            </w:r>
          </w:p>
        </w:tc>
        <w:tc>
          <w:tcPr>
            <w:tcW w:w="1008" w:type="dxa"/>
            <w:shd w:val="clear" w:color="auto" w:fill="auto"/>
          </w:tcPr>
          <w:p w14:paraId="5CCE41A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FBA3E8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6FD68C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2A8987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ED093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28870E2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60367DC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583269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336B26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30BC3AB3" w14:textId="50876845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646252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5A739692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1F64576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9</w:t>
            </w:r>
          </w:p>
        </w:tc>
        <w:tc>
          <w:tcPr>
            <w:tcW w:w="1008" w:type="dxa"/>
            <w:shd w:val="clear" w:color="auto" w:fill="auto"/>
          </w:tcPr>
          <w:p w14:paraId="6778CCC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.33</w:t>
            </w:r>
          </w:p>
        </w:tc>
        <w:tc>
          <w:tcPr>
            <w:tcW w:w="1008" w:type="dxa"/>
            <w:shd w:val="clear" w:color="auto" w:fill="auto"/>
          </w:tcPr>
          <w:p w14:paraId="2054AC0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B58A28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425FAC9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B6C38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31BBA4D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6AF068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39919C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37F4A8D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655BD9D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0FC0E60C" w14:textId="4719377B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6113E98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shd w:val="clear" w:color="auto" w:fill="auto"/>
          </w:tcPr>
          <w:p w14:paraId="7C0B9431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shd w:val="clear" w:color="auto" w:fill="auto"/>
          </w:tcPr>
          <w:p w14:paraId="63410BF7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5.5</w:t>
            </w:r>
          </w:p>
        </w:tc>
        <w:tc>
          <w:tcPr>
            <w:tcW w:w="1008" w:type="dxa"/>
            <w:shd w:val="clear" w:color="auto" w:fill="auto"/>
          </w:tcPr>
          <w:p w14:paraId="5174FFC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55</w:t>
            </w:r>
          </w:p>
        </w:tc>
        <w:tc>
          <w:tcPr>
            <w:tcW w:w="1008" w:type="dxa"/>
            <w:shd w:val="clear" w:color="auto" w:fill="auto"/>
          </w:tcPr>
          <w:p w14:paraId="1085A1E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71A1EE1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6C38D9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C06877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0187F6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shd w:val="clear" w:color="auto" w:fill="auto"/>
          </w:tcPr>
          <w:p w14:paraId="57F5AE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shd w:val="clear" w:color="auto" w:fill="auto"/>
          </w:tcPr>
          <w:p w14:paraId="073DD78B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A829BA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  <w:p w14:paraId="2F9948C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</w:t>
            </w:r>
            <w:r w:rsidR="004A25D2">
              <w:rPr>
                <w:rFonts w:ascii="Times New Roman" w:hAnsi="Times New Roman" w:cs="Times New Roman"/>
                <w:sz w:val="20"/>
                <w:szCs w:val="20"/>
              </w:rPr>
              <w:t>xylosidase</w:t>
            </w:r>
          </w:p>
        </w:tc>
        <w:tc>
          <w:tcPr>
            <w:tcW w:w="2093" w:type="dxa"/>
            <w:shd w:val="clear" w:color="auto" w:fill="auto"/>
          </w:tcPr>
          <w:p w14:paraId="268ACE18" w14:textId="29040345" w:rsidR="00A20029" w:rsidRDefault="00A20029" w:rsidP="00F66DDD">
            <w:pPr>
              <w:jc w:val="center"/>
            </w:pP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iley&lt;/Author&gt;&lt;Year&gt;1993&lt;/Year&gt;&lt;RecNum&gt;63&lt;/RecNum&gt;&lt;DisplayText&gt;(Bailey et al. 1993)&lt;/DisplayText&gt;&lt;record&gt;&lt;rec-number&gt;63&lt;/rec-number&gt;&lt;foreign-keys&gt;&lt;key app="EN" db-id="rtrewxeabr29tkerw09xe0dm52rp2wrwftzz" timestamp="0"&gt;63&lt;/key&gt;&lt;/foreign-keys&gt;&lt;ref-type name="Journal Article"&gt;17&lt;/ref-type&gt;&lt;contributors&gt;&lt;authors&gt;&lt;author&gt;Bailey, M. J.&lt;/author&gt;&lt;author&gt;Siikaaho, M.&lt;/author&gt;&lt;author&gt;Valkeajarvi, A.&lt;/author&gt;&lt;author&gt;Penttila, M. E.&lt;/author&gt;&lt;/authors&gt;&lt;/contributors&gt;&lt;auth-address&gt;Bailey, Mj&amp;#xD;Vtt,Biotech Lab,Box 202,Sf-02151 Espoo,Finland&amp;#xD;Vtt,Biotech Lab,Box 202,Sf-02151 Espoo,Finland&lt;/auth-address&gt;&lt;titles&gt;&lt;title&gt;&lt;style face="normal" font="default" size="100%"&gt;Hydrolytic properties of 2 cellulases of &lt;/style&gt;&lt;style face="italic" font="default" size="100%"&gt;Trichoderma reesei&lt;/style&gt;&lt;style face="normal" font="default" size="100%"&gt; expressed in yeast&lt;/style&gt;&lt;/title&gt;&lt;secondary-title&gt;Biotechnol Appl Bioc&lt;/secondary-title&gt;&lt;/titles&gt;&lt;pages&gt;65-76&lt;/pages&gt;&lt;volume&gt;17&lt;/volume&gt;&lt;keywords&gt;&lt;keyword&gt;pilot scale production&lt;/keyword&gt;&lt;keyword&gt;endo-beta-glucanase&lt;/keyword&gt;&lt;keyword&gt;saccharomyces-cerevisiae&lt;/keyword&gt;&lt;keyword&gt;cellulose&lt;/keyword&gt;&lt;keyword&gt;cellobiohydrolases&lt;/keyword&gt;&lt;keyword&gt;synergism&lt;/keyword&gt;&lt;keyword&gt;endoglucanases&lt;/keyword&gt;&lt;keyword&gt;purification&lt;/keyword&gt;&lt;keyword&gt;degradation&lt;/keyword&gt;&lt;/keywords&gt;&lt;dates&gt;&lt;year&gt;1993&lt;/year&gt;&lt;pub-dates&gt;&lt;date&gt;Feb&lt;/date&gt;&lt;/pub-dates&gt;&lt;/dates&gt;&lt;isbn&gt;0885-4513&lt;/isbn&gt;&lt;accession-num&gt;WOS:A1993KM28200008&lt;/accession-num&gt;&lt;urls&gt;&lt;related-urls&gt;&lt;url&gt;&amp;lt;Go to ISI&amp;gt;://WOS:A1993KM28200008&lt;/url&gt;&lt;/related-urls&gt;&lt;/urls&gt;&lt;language&gt;English&lt;/language&gt;&lt;/record&gt;&lt;/Cite&gt;&lt;/EndNote&gt;</w:instrTex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ailey et al. 1993)</w:t>
            </w:r>
            <w:r w:rsidRPr="006973D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868C54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4E9B18D2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2F1414B2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G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06AB3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6.2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872305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FB662D6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2FA79A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E1A6B5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695AB3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6D76F4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4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61D48CA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32257DD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358CB3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6079B6DA" w14:textId="1F035CC0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UYWthc2hpbWE8L0F1dGhvcj48WWVhcj4xOTk4PC9ZZWFy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akashima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04921B7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6506D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naerocellum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phil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C43BFA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3D9F7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7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1A7FA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A0F09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3A4AB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51060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601EB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864D5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51986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Endoglucanase </w:t>
            </w:r>
          </w:p>
          <w:p w14:paraId="1A50C88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2937A9" w14:textId="6E845C34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fldChar w:fldCharType="begin">
                <w:fldData xml:space="preserve">PEVuZE5vdGU+PENpdGU+PEF1dGhvcj5admVybG92PC9BdXRob3I+PFllYXI+MTk5ODwvWWVhcj48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dmVybG92PC9BdXRob3I+PFllYXI+MTk5ODwvWWVhcj48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=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Zverlov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4F51A991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9F42B9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amyoliquefacie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CF738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8EA32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151A9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A987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C768A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073A0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4999C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9C1C9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-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027FE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47F1F56C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2860F9A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  <w:p w14:paraId="2B56C8E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β-glucosid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65E6BD" w14:textId="7ED5C34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A4PC9ZZWFyPjxSZWNO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ZWU8L0F1dGhvcj48WWVhcj4yMDA4PC9ZZWFyPjxSZWNO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ee et al. 200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825CD9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AE2EF6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ircul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3F070016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A9B124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39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A18EFC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9B48CA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6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0E849B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05B514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1A4A309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-8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B37E1B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19DBB5F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1CDFFE27" w14:textId="6C703139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hillon&lt;/Author&gt;&lt;Year&gt;2000&lt;/Year&gt;&lt;RecNum&gt;58&lt;/RecNum&gt;&lt;DisplayText&gt;(Dhillon et al. 2000)&lt;/DisplayText&gt;&lt;record&gt;&lt;rec-number&gt;58&lt;/rec-number&gt;&lt;foreign-keys&gt;&lt;key app="EN" db-id="rtrewxeabr29tkerw09xe0dm52rp2wrwftzz" timestamp="0"&gt;58&lt;/key&gt;&lt;/foreign-keys&gt;&lt;ref-type name="Journal Article"&gt;17&lt;/ref-type&gt;&lt;contributors&gt;&lt;authors&gt;&lt;author&gt;Dhillon, A.&lt;/author&gt;&lt;author&gt;Gupta, J. K.&lt;/author&gt;&lt;author&gt;Khanna, S.&lt;/author&gt;&lt;/authors&gt;&lt;/contributors&gt;&lt;auth-address&gt;Khanna, S&amp;#xD;Tata Energy Res Inst, Darbari Seth Block,Habitat Pl,Lodhi Rd, New Delhi 110003, India&amp;#xD;Tata Energy Res Inst, Darbari Seth Block,Habitat Pl,Lodhi Rd, New Delhi 110003, India&amp;#xD;Tata Energy Res Inst, New Delhi 110003, India&amp;#xD;Panjab Univ, Dept Microbiol, Sector 14, Chandigarh 160014, India&lt;/auth-address&gt;&lt;titles&gt;&lt;title&gt;&lt;style face="normal" font="default" size="100%"&gt;Enhanced production, purification and characterisation of a novel cellulase-poor thermostable, alkalitolerant xylanase from &lt;/style&gt;&lt;style face="italic" font="default" size="100%"&gt;Bacillus circulans &lt;/style&gt;&lt;style face="normal" font="default" size="100%"&gt;AB 16&lt;/style&gt;&lt;/title&gt;&lt;secondary-title&gt;Process Biochem&lt;/secondary-title&gt;&lt;/titles&gt;&lt;pages&gt;849-856&lt;/pages&gt;&lt;volume&gt;35&lt;/volume&gt;&lt;number&gt;8&lt;/number&gt;&lt;keywords&gt;&lt;keyword&gt;xylanase&lt;/keyword&gt;&lt;keyword&gt;bacillus circulans&lt;/keyword&gt;&lt;keyword&gt;purification&lt;/keyword&gt;&lt;keyword&gt;thermophilic&lt;/keyword&gt;&lt;keyword&gt;kraft pulp&lt;/keyword&gt;&lt;keyword&gt;alkaline xylanase&lt;/keyword&gt;&lt;keyword&gt;strain&lt;/keyword&gt;&lt;keyword&gt;polymyxa&lt;/keyword&gt;&lt;keyword&gt;enzymes&lt;/keyword&gt;&lt;keyword&gt;wastes&lt;/keyword&gt;&lt;/keywords&gt;&lt;dates&gt;&lt;year&gt;2000&lt;/year&gt;&lt;pub-dates&gt;&lt;date&gt;Mar&lt;/date&gt;&lt;/pub-dates&gt;&lt;/dates&gt;&lt;isbn&gt;1359-5113&lt;/isbn&gt;&lt;accession-num&gt;WOS:000086181500014&lt;/accession-num&gt;&lt;urls&gt;&lt;related-urls&gt;&lt;url&gt;&amp;lt;Go to ISI&amp;gt;://WOS:000086181500014&lt;/url&gt;&lt;/related-urls&gt;&lt;/urls&gt;&lt;electronic-resource-num&gt;Doi 10.1016/S0032-9592(99)00152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hillo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AA9ACC3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D4D3F99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578DA25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XylB</w:t>
            </w:r>
            <w:proofErr w:type="spellEnd"/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F9950D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423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7C06B7A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5BE819E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000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235E8E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9343AF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3C7AC6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7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E2D3FD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5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48F5CC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18C5786D" w14:textId="6E75BB71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hillon&lt;/Author&gt;&lt;Year&gt;2000&lt;/Year&gt;&lt;RecNum&gt;58&lt;/RecNum&gt;&lt;DisplayText&gt;(Dhillon et al. 2000)&lt;/DisplayText&gt;&lt;record&gt;&lt;rec-number&gt;58&lt;/rec-number&gt;&lt;foreign-keys&gt;&lt;key app="EN" db-id="rtrewxeabr29tkerw09xe0dm52rp2wrwftzz" timestamp="0"&gt;58&lt;/key&gt;&lt;/foreign-keys&gt;&lt;ref-type name="Journal Article"&gt;17&lt;/ref-type&gt;&lt;contributors&gt;&lt;authors&gt;&lt;author&gt;Dhillon, A.&lt;/author&gt;&lt;author&gt;Gupta, J. K.&lt;/author&gt;&lt;author&gt;Khanna, S.&lt;/author&gt;&lt;/authors&gt;&lt;/contributors&gt;&lt;auth-address&gt;Khanna, S&amp;#xD;Tata Energy Res Inst, Darbari Seth Block,Habitat Pl,Lodhi Rd, New Delhi 110003, India&amp;#xD;Tata Energy Res Inst, Darbari Seth Block,Habitat Pl,Lodhi Rd, New Delhi 110003, India&amp;#xD;Tata Energy Res Inst, New Delhi 110003, India&amp;#xD;Panjab Univ, Dept Microbiol, Sector 14, Chandigarh 160014, India&lt;/auth-address&gt;&lt;titles&gt;&lt;title&gt;&lt;style face="normal" font="default" size="100%"&gt;Enhanced production, purification and characterisation of a novel cellulase-poor thermostable, alkalitolerant xylanase from &lt;/style&gt;&lt;style face="italic" font="default" size="100%"&gt;Bacillus circulans &lt;/style&gt;&lt;style face="normal" font="default" size="100%"&gt;AB 16&lt;/style&gt;&lt;/title&gt;&lt;secondary-title&gt;Process Biochem&lt;/secondary-title&gt;&lt;/titles&gt;&lt;pages&gt;849-856&lt;/pages&gt;&lt;volume&gt;35&lt;/volume&gt;&lt;number&gt;8&lt;/number&gt;&lt;keywords&gt;&lt;keyword&gt;xylanase&lt;/keyword&gt;&lt;keyword&gt;bacillus circulans&lt;/keyword&gt;&lt;keyword&gt;purification&lt;/keyword&gt;&lt;keyword&gt;thermophilic&lt;/keyword&gt;&lt;keyword&gt;kraft pulp&lt;/keyword&gt;&lt;keyword&gt;alkaline xylanase&lt;/keyword&gt;&lt;keyword&gt;strain&lt;/keyword&gt;&lt;keyword&gt;polymyxa&lt;/keyword&gt;&lt;keyword&gt;enzymes&lt;/keyword&gt;&lt;keyword&gt;wastes&lt;/keyword&gt;&lt;/keywords&gt;&lt;dates&gt;&lt;year&gt;2000&lt;/year&gt;&lt;pub-dates&gt;&lt;date&gt;Mar&lt;/date&gt;&lt;/pub-dates&gt;&lt;/dates&gt;&lt;isbn&gt;1359-5113&lt;/isbn&gt;&lt;accession-num&gt;WOS:000086181500014&lt;/accession-num&gt;&lt;urls&gt;&lt;related-urls&gt;&lt;url&gt;&amp;lt;Go to ISI&amp;gt;://WOS:000086181500014&lt;/url&gt;&lt;/related-urls&gt;&lt;/urls&gt;&lt;electronic-resource-num&gt;Doi 10.1016/S0032-9592(99)00152-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Dhillon et al.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830BFC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559367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icheniformi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0492B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7E189B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8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82B1C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3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EACD0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C74B5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A260B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64F59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2F7D8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EF505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96768" w14:textId="526D4A4F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rchana&lt;/Author&gt;&lt;Year&gt;2003&lt;/Year&gt;&lt;RecNum&gt;77&lt;/RecNum&gt;&lt;DisplayText&gt;(Archana &amp;amp; Satyanarayana 2003)&lt;/DisplayText&gt;&lt;record&gt;&lt;rec-number&gt;77&lt;/rec-number&gt;&lt;foreign-keys&gt;&lt;key app="EN" db-id="rtrewxeabr29tkerw09xe0dm52rp2wrwftzz" timestamp="0"&gt;77&lt;/key&gt;&lt;/foreign-keys&gt;&lt;ref-type name="Journal Article"&gt;17&lt;/ref-type&gt;&lt;contributors&gt;&lt;authors&gt;&lt;author&gt;Archana, A.&lt;/author&gt;&lt;author&gt;Satyanarayana, T.&lt;/author&gt;&lt;/authors&gt;&lt;/contributors&gt;&lt;auth-address&gt;Satyanarayana, T&amp;#xD;Univ Delhi, Dept Microbiol, S Campus,Benito Juarez Rd, New Delhi 110021, India&amp;#xD;Univ Delhi, Dept Microbiol, S Campus,Benito Juarez Rd, New Delhi 110021, India&amp;#xD;Univ Delhi, Dept Microbiol, New Delhi 110021, India&lt;/auth-address&gt;&lt;titles&gt;&lt;title&gt;&lt;style face="normal" font="default" size="100%"&gt;Purification and characterization of a cellulase-free xylanase of a moderate thermophile &lt;/style&gt;&lt;style face="italic" font="default" size="100%"&gt;Bacillus licheniformis&lt;/style&gt;&lt;style face="normal" font="default" size="100%"&gt; A99&lt;/style&gt;&lt;/title&gt;&lt;secondary-title&gt;World J Microb Biot&lt;/secondary-title&gt;&lt;/titles&gt;&lt;pages&gt;53-57&lt;/pages&gt;&lt;volume&gt;19&lt;/volume&gt;&lt;number&gt;1&lt;/number&gt;&lt;keywords&gt;&lt;keyword&gt;bacillus licheniformis&lt;/keyword&gt;&lt;keyword&gt;cellulase-free&lt;/keyword&gt;&lt;keyword&gt;prebleaching&lt;/keyword&gt;&lt;keyword&gt;thermophile&lt;/keyword&gt;&lt;keyword&gt;xylanase&lt;/keyword&gt;&lt;keyword&gt;solid-state fermentation&lt;/keyword&gt;&lt;keyword&gt;microbial xylanases&lt;/keyword&gt;&lt;keyword&gt;bacteria&lt;/keyword&gt;&lt;keyword&gt;pulp&lt;/keyword&gt;&lt;/keywords&gt;&lt;dates&gt;&lt;year&gt;2003&lt;/year&gt;&lt;pub-dates&gt;&lt;date&gt;Feb&lt;/date&gt;&lt;/pub-dates&gt;&lt;/dates&gt;&lt;isbn&gt;0959-3993&lt;/isbn&gt;&lt;accession-num&gt;WOS:000181238100008&lt;/accession-num&gt;&lt;urls&gt;&lt;related-urls&gt;&lt;url&gt;&amp;lt;Go to ISI&amp;gt;://WOS:000181238100008&lt;/url&gt;&lt;/related-urls&gt;&lt;/urls&gt;&lt;electronic-resource-num&gt;Doi 10.1023/A:1022527702400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Archana &amp; Satyanarayana 200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593513A6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3AC5BB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arothermophil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C081D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42901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22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9F956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338DB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CFDA7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FD5A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1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980E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7C8A3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CE4AB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57BA4" w14:textId="0A3CB8A9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nmori&lt;/Author&gt;&lt;Year&gt;1990&lt;/Year&gt;&lt;RecNum&gt;102&lt;/RecNum&gt;&lt;DisplayText&gt;(Nanmori et al. 1990)&lt;/DisplayText&gt;&lt;record&gt;&lt;rec-number&gt;102&lt;/rec-number&gt;&lt;foreign-keys&gt;&lt;key app="EN" db-id="rtrewxeabr29tkerw09xe0dm52rp2wrwftzz" timestamp="0"&gt;102&lt;/key&gt;&lt;/foreign-keys&gt;&lt;ref-type name="Journal Article"&gt;17&lt;/ref-type&gt;&lt;contributors&gt;&lt;authors&gt;&lt;author&gt;Nanmori, T.&lt;/author&gt;&lt;author&gt;Watanabe, T.&lt;/author&gt;&lt;author&gt;Shinke, R.&lt;/author&gt;&lt;author&gt;Kohno, A.&lt;/author&gt;&lt;author&gt;Kawamura, Y.&lt;/author&gt;&lt;/authors&gt;&lt;/contributors&gt;&lt;auth-address&gt;Nanmori, T&amp;#xD;Kobe Univ,Fac Agr,Dept Agr Chem,Rokkodaicho,Nada Ku,Kobe 657,Japan&amp;#xD;Kobe Univ,Fac Agr,Dept Agr Chem,Rokkodaicho,Nada Ku,Kobe 657,Japan&lt;/auth-address&gt;&lt;titles&gt;&lt;title&gt;&lt;style face="normal" font="default" size="100%"&gt;Purification and properties of thermostable xylanase and beta-xylosidase produced by a newly isolated&lt;/style&gt;&lt;style face="italic" font="default" size="100%"&gt; Bacillus stearothermophilus&lt;/style&gt;&lt;style face="normal" font="default" size="100%"&gt; strain&lt;/style&gt;&lt;/title&gt;&lt;secondary-title&gt;J Bacteriol&lt;/secondary-title&gt;&lt;/titles&gt;&lt;pages&gt;6669-6672&lt;/pages&gt;&lt;volume&gt;172&lt;/volume&gt;&lt;number&gt;12&lt;/number&gt;&lt;dates&gt;&lt;year&gt;1990&lt;/year&gt;&lt;pub-dates&gt;&lt;date&gt;Dec&lt;/date&gt;&lt;/pub-dates&gt;&lt;/dates&gt;&lt;isbn&gt;0021-9193&lt;/isbn&gt;&lt;accession-num&gt;WOS:A1990EL03400011&lt;/accession-num&gt;&lt;urls&gt;&lt;related-urls&gt;&lt;url&gt;&amp;lt;Go to ISI&amp;gt;://WOS:A1990EL0340001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Nanmori et al. 199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3F43475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3FB5AC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Bacillus subtilis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2976AD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ul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BAB9F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7D20F5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623E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7B620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6C0B9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7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04AAE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0-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1CD84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A1E16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50FC85" w14:textId="01B221EC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Yin&lt;/Author&gt;&lt;Year&gt;2010&lt;/Year&gt;&lt;RecNum&gt;40&lt;/RecNum&gt;&lt;DisplayText&gt;(Yin et al. 2010)&lt;/DisplayText&gt;&lt;record&gt;&lt;rec-number&gt;40&lt;/rec-number&gt;&lt;foreign-keys&gt;&lt;key app="EN" db-id="rtrewxeabr29tkerw09xe0dm52rp2wrwftzz" timestamp="0"&gt;40&lt;/key&gt;&lt;/foreign-keys&gt;&lt;ref-type name="Journal Article"&gt;17&lt;/ref-type&gt;&lt;contributors&gt;&lt;authors&gt;&lt;author&gt;Yin, L. J.&lt;/author&gt;&lt;author&gt;Lin, H. H.&lt;/author&gt;&lt;author&gt;Xiao, Z. R.&lt;/author&gt;&lt;/authors&gt;&lt;/contributors&gt;&lt;auth-address&gt;Yin, LJ&amp;#xD;Natl Kaohsiung Marine Univ, Dept Seafood Sci, 142 Hai Chuan Rd, Kaohsiung 81143, Taiwan&amp;#xD;Natl Kaohsiung Marine Univ, Dept Seafood Sci, 142 Hai Chuan Rd, Kaohsiung 81143, Taiwan&amp;#xD;Natl Kaohsiung Marine Univ, Dept Seafood Sci, Kaohsiung 81143, Taiwan&amp;#xD;Nugen Biosci Taiwan Co Ltd, Taichung 40768, Taiwan&lt;/auth-address&gt;&lt;titles&gt;&lt;title&gt;&lt;style face="normal" font="default" size="100%"&gt;Purification and characterization of a cellulase from &lt;/style&gt;&lt;style face="italic" font="default" size="100%"&gt;Bacillus subtilis &lt;/style&gt;&lt;style face="normal" font="default" size="100%"&gt;yj1&lt;/style&gt;&lt;/title&gt;&lt;secondary-title&gt;J Mar Sci Tech&lt;/secondary-title&gt;&lt;alt-title&gt;J Mar Sci Tech-Taiw&lt;/alt-title&gt;&lt;/titles&gt;&lt;pages&gt;466-471&lt;/pages&gt;&lt;volume&gt;18&lt;/volume&gt;&lt;number&gt;3&lt;/number&gt;&lt;keywords&gt;&lt;keyword&gt;cellulase&lt;/keyword&gt;&lt;keyword&gt;bacillus subtilis&lt;/keyword&gt;&lt;keyword&gt;purification&lt;/keyword&gt;&lt;keyword&gt;character&lt;/keyword&gt;&lt;keyword&gt;trichoderma-reesei&lt;/keyword&gt;&lt;keyword&gt;glycosyl hydrolases&lt;/keyword&gt;&lt;keyword&gt;aspergillus-niger&lt;/keyword&gt;&lt;keyword&gt;endoglucanase&lt;/keyword&gt;&lt;keyword&gt;classification&lt;/keyword&gt;&lt;keyword&gt;exoglucanase&lt;/keyword&gt;&lt;keyword&gt;degradation&lt;/keyword&gt;&lt;keyword&gt;specificity&lt;/keyword&gt;&lt;keyword&gt;synergism&lt;/keyword&gt;&lt;keyword&gt;oryzae&lt;/keyword&gt;&lt;/keywords&gt;&lt;dates&gt;&lt;year&gt;2010&lt;/year&gt;&lt;pub-dates&gt;&lt;date&gt;Jun&lt;/date&gt;&lt;/pub-dates&gt;&lt;/dates&gt;&lt;isbn&gt;1023-2796&lt;/isbn&gt;&lt;accession-num&gt;WOS:000279482100019&lt;/accession-num&gt;&lt;urls&gt;&lt;related-urls&gt;&lt;url&gt;&amp;lt;Go to ISI&amp;gt;://WOS:000279482100019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Yin et al.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369EE89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8D6AE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Bacillu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ntarctic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4B309B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947A8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1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2E880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256AB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7B667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16AC5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DF2A0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5D0C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B11FB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1B4D1C" w14:textId="185FC9A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ama&lt;/Author&gt;&lt;Year&gt;2004&lt;/Year&gt;&lt;RecNum&gt;99&lt;/RecNum&gt;&lt;DisplayText&gt;(Lama et al. 2004)&lt;/DisplayText&gt;&lt;record&gt;&lt;rec-number&gt;99&lt;/rec-number&gt;&lt;foreign-keys&gt;&lt;key app="EN" db-id="rtrewxeabr29tkerw09xe0dm52rp2wrwftzz" timestamp="0"&gt;99&lt;/key&gt;&lt;/foreign-keys&gt;&lt;ref-type name="Journal Article"&gt;17&lt;/ref-type&gt;&lt;contributors&gt;&lt;authors&gt;&lt;author&gt;Lama, L.&lt;/author&gt;&lt;author&gt;Calandrelli, V.&lt;/author&gt;&lt;author&gt;Gambacorta, A.&lt;/author&gt;&lt;author&gt;Nicolaus, B.&lt;/author&gt;&lt;/authors&gt;&lt;/contributors&gt;&lt;auth-address&gt;Lama, L&amp;#xD;CNR, Ist Chim Biomol, Via Campi Flegrei 34, I-80078 Naples, Italy&amp;#xD;CNR, Ist Chim Biomol, Via Campi Flegrei 34, I-80078 Naples, Italy&amp;#xD;CNR, Ist Chim Biomol, I-80078 Naples, Italy&lt;/auth-address&gt;&lt;titles&gt;&lt;title&gt;&lt;style face="normal" font="default" size="100%"&gt;Purification and characterization of thermostable xylanase and beta-xylosidase by the thermophilic bacterium&lt;/style&gt;&lt;style face="italic" font="default" size="100%"&gt; Bacillus thermantarcticus&lt;/style&gt;&lt;/title&gt;&lt;secondary-title&gt;Res Microbiol&lt;/secondary-title&gt;&lt;/titles&gt;&lt;pages&gt;283-289&lt;/pages&gt;&lt;volume&gt;155&lt;/volume&gt;&lt;number&gt;4&lt;/number&gt;&lt;keywords&gt;&lt;keyword&gt;bacillus&lt;/keyword&gt;&lt;keyword&gt;purification&lt;/keyword&gt;&lt;keyword&gt;thermophiles&lt;/keyword&gt;&lt;keyword&gt;xylanolytic enzymes&lt;/keyword&gt;&lt;keyword&gt;strain&lt;/keyword&gt;&lt;keyword&gt;microorganisms&lt;/keyword&gt;&lt;keyword&gt;enzymes&lt;/keyword&gt;&lt;keyword&gt;growth&lt;/keyword&gt;&lt;/keywords&gt;&lt;dates&gt;&lt;year&gt;2004&lt;/year&gt;&lt;pub-dates&gt;&lt;date&gt;May&lt;/date&gt;&lt;/pub-dates&gt;&lt;/dates&gt;&lt;isbn&gt;0923-2508&lt;/isbn&gt;&lt;accession-num&gt;WOS:000222007300010&lt;/accession-num&gt;&lt;urls&gt;&lt;related-urls&gt;&lt;url&gt;&amp;lt;Go to ISI&amp;gt;://WOS:000222007300010&lt;/url&gt;&lt;/related-urls&gt;&lt;/urls&gt;&lt;electronic-resource-num&gt;10.1016/j.resmic.2004.02.001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ama et al.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00CAD5D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F0BC9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aldibacillu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vor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7E9C07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MCase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34AFD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4A387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6464D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7DC73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4FDEB8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2027F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A9F09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7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7FC419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2492B47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233591" w14:textId="61BBE7C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DQ8L1llYXI+PFJl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WFuZzwvQXV0aG9yPjxZZWFyPjIwMDQ8L1llYXI+PFJl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Huang &amp; Monk 200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E2F381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797A1D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Cellulomonas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fimi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4E4D14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Exg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EFD37E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913E1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0911B0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F872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493E11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DF06E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918B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-7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D54EC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093B707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569F6F" w14:textId="11C14052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urry&lt;/Author&gt;&lt;Year&gt;1988&lt;/Year&gt;&lt;RecNum&gt;4&lt;/RecNum&gt;&lt;DisplayText&gt;(Curry et al. 1988)&lt;/DisplayText&gt;&lt;record&gt;&lt;rec-number&gt;4&lt;/rec-number&gt;&lt;foreign-keys&gt;&lt;key app="EN" db-id="rtrewxeabr29tkerw09xe0dm52rp2wrwftzz" timestamp="0"&gt;4&lt;/key&gt;&lt;/foreign-keys&gt;&lt;ref-type name="Journal Article"&gt;17&lt;/ref-type&gt;&lt;contributors&gt;&lt;authors&gt;&lt;author&gt;Curry, C.&lt;/author&gt;&lt;author&gt;Gilkes, N.&lt;/author&gt;&lt;author&gt;O&amp;apos;Neill, G.&lt;/author&gt;&lt;author&gt;Miller, R. C.&lt;/author&gt;&lt;author&gt;Skipper, N.&lt;/author&gt;&lt;/authors&gt;&lt;/contributors&gt;&lt;auth-address&gt;Allelix Inc., Mississauga, Ontario L4V 1P1, and Department of Microbiology, University of British Columbia, Vancouver, British Columbia V6T 1W5, Canada.&lt;/auth-address&gt;&lt;titles&gt;&lt;title&gt;&lt;style face="normal" font="default" size="100%"&gt;Expression and secretion of a &lt;/style&gt;&lt;style face="italic" font="default" size="100%"&gt;Cellulomonas fimi &lt;/style&gt;&lt;style face="normal" font="default" size="100%"&gt;exoglucanase in &lt;/style&gt;&lt;style face="italic" font="default" size="100%"&gt;Saccharomyces cerevisiae&lt;/style&gt;&lt;/title&gt;&lt;secondary-title&gt;Appl Environ Microbiol&lt;/secondary-title&gt;&lt;alt-title&gt;Applied and environmental microbiology&lt;/alt-title&gt;&lt;/titles&gt;&lt;pages&gt;476-484&lt;/pages&gt;&lt;volume&gt;54&lt;/volume&gt;&lt;number&gt;2&lt;/number&gt;&lt;dates&gt;&lt;year&gt;1988&lt;/year&gt;&lt;pub-dates&gt;&lt;date&gt;Feb&lt;/date&gt;&lt;/pub-dates&gt;&lt;/dates&gt;&lt;isbn&gt;0099-2240 (Print)&amp;#xD;0099-2240 (Linking)&lt;/isbn&gt;&lt;accession-num&gt;16347562&lt;/accession-num&gt;&lt;urls&gt;&lt;related-urls&gt;&lt;url&gt;http://www.ncbi.nlm.nih.gov/pubmed/16347562&lt;/url&gt;&lt;/related-urls&gt;&lt;/urls&gt;&lt;custom2&gt;202476&lt;/custom2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Curry et al. 198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B5D71EF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88CC16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Clostridium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stercorarium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0A4520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Avicelase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II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0AD45C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34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81B17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8175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82989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25737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CC3B9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168D4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5-80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37E2C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047085" w14:textId="1ACB84A8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ronnenmeier&lt;/Author&gt;&lt;Year&gt;1991&lt;/Year&gt;&lt;RecNum&gt;11&lt;/RecNum&gt;&lt;DisplayText&gt;(Bronnenmeier et al. 1991)&lt;/DisplayText&gt;&lt;record&gt;&lt;rec-number&gt;11&lt;/rec-number&gt;&lt;foreign-keys&gt;&lt;key app="EN" db-id="rtrewxeabr29tkerw09xe0dm52rp2wrwftzz" timestamp="0"&gt;11&lt;/key&gt;&lt;/foreign-keys&gt;&lt;ref-type name="Journal Article"&gt;17&lt;/ref-type&gt;&lt;contributors&gt;&lt;authors&gt;&lt;author&gt;Bronnenmeier, K.&lt;/author&gt;&lt;author&gt;Rucknagel, K. P.&lt;/author&gt;&lt;author&gt;Staudenbauer, W. L.&lt;/author&gt;&lt;/authors&gt;&lt;/contributors&gt;&lt;auth-address&gt;Institute for Microbiology, Technical University Munich, Federal Republic of Germany.&lt;/auth-address&gt;&lt;titles&gt;&lt;title&gt;&lt;style face="normal" font="default" size="100%"&gt;Purification and properties of a novel type of exo-1,4-beta-glucanase (avicelase II) from the cellulolytic thermophile &lt;/style&gt;&lt;style face="italic" font="default" size="100%"&gt;Clostridium stercorarium&lt;/style&gt;&lt;/title&gt;&lt;secondary-title&gt;Eur J Biochem&lt;/secondary-title&gt;&lt;alt-title&gt;European journal of biochemistry / FEBS&lt;/alt-title&gt;&lt;/titles&gt;&lt;pages&gt;379-385&lt;/pages&gt;&lt;volume&gt;200&lt;/volume&gt;&lt;number&gt;2&lt;/number&gt;&lt;keywords&gt;&lt;keyword&gt;Amino Acid Sequence&lt;/keyword&gt;&lt;keyword&gt;Chromatography, High Pressure Liquid&lt;/keyword&gt;&lt;keyword&gt;Clostridium/*enzymology&lt;/keyword&gt;&lt;keyword&gt;Electrophoresis, Polyacrylamide Gel&lt;/keyword&gt;&lt;keyword&gt;Glucan 1,4-beta-Glucosidase&lt;/keyword&gt;&lt;keyword&gt;Hydrogen-Ion Concentration&lt;/keyword&gt;&lt;keyword&gt;Hydrolysis&lt;/keyword&gt;&lt;keyword&gt;Kinetics&lt;/keyword&gt;&lt;keyword&gt;Molecular Sequence Data&lt;/keyword&gt;&lt;keyword&gt;Substrate Specificity&lt;/keyword&gt;&lt;keyword&gt;Temperature&lt;/keyword&gt;&lt;keyword&gt;beta-Glucosidase/genetics/*isolation &amp;amp; purification/metabolism&lt;/keyword&gt;&lt;/keywords&gt;&lt;dates&gt;&lt;year&gt;1991&lt;/year&gt;&lt;pub-dates&gt;&lt;date&gt;Sep 1&lt;/date&gt;&lt;/pub-dates&gt;&lt;/dates&gt;&lt;isbn&gt;0014-2956 (Print)&amp;#xD;0014-2956 (Linking)&lt;/isbn&gt;&lt;accession-num&gt;1909625&lt;/accession-num&gt;&lt;urls&gt;&lt;related-urls&gt;&lt;url&gt;http://www.ncbi.nlm.nih.gov/pubmed/190962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ronnenmeier et al. 199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FB6556A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E8D2F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lividan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F1176E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1CB36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4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1C159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7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6310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42CEB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092F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5-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13548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9E21A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-37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7E958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3B5845" w14:textId="0F46BB3D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orosoli&lt;/Author&gt;&lt;Year&gt;1986&lt;/Year&gt;&lt;RecNum&gt;65&lt;/RecNum&gt;&lt;DisplayText&gt;(Morosoli et al. 1986)&lt;/DisplayText&gt;&lt;record&gt;&lt;rec-number&gt;65&lt;/rec-number&gt;&lt;foreign-keys&gt;&lt;key app="EN" db-id="rtrewxeabr29tkerw09xe0dm52rp2wrwftzz" timestamp="0"&gt;65&lt;/key&gt;&lt;/foreign-keys&gt;&lt;ref-type name="Journal Article"&gt;17&lt;/ref-type&gt;&lt;contributors&gt;&lt;authors&gt;&lt;author&gt;Morosoli, R.&lt;/author&gt;&lt;author&gt;Bertrand, J. L.&lt;/author&gt;&lt;author&gt;Mondou, F.&lt;/author&gt;&lt;author&gt;Shareck, F.&lt;/author&gt;&lt;author&gt;Kluepfel, D.&lt;/author&gt;&lt;/authors&gt;&lt;/contributors&gt;&lt;auth-address&gt;Univ Quebec,Inst Armand Frappier,Ctr Rech Bacteriol,231 Blvd Prairies,Laval H7n 4z3,Quebec,Canada&lt;/auth-address&gt;&lt;titles&gt;&lt;title&gt;&lt;style face="normal" font="default" size="100%"&gt;Purification and properties of a xylanase from &lt;/style&gt;&lt;style face="italic" font="default" size="100%"&gt;Streptomyces lividans&lt;/style&gt;&lt;/title&gt;&lt;secondary-title&gt;Biochem J&lt;/secondary-title&gt;&lt;/titles&gt;&lt;pages&gt;587-592&lt;/pages&gt;&lt;volume&gt;239&lt;/volume&gt;&lt;number&gt;3&lt;/number&gt;&lt;dates&gt;&lt;year&gt;1986&lt;/year&gt;&lt;pub-dates&gt;&lt;date&gt;Nov 1&lt;/date&gt;&lt;/pub-dates&gt;&lt;/dates&gt;&lt;isbn&gt;0264-6021&lt;/isbn&gt;&lt;accession-num&gt;WOS:A1986E714700014&lt;/accession-num&gt;&lt;urls&gt;&lt;related-urls&gt;&lt;url&gt;&amp;lt;Go to ISI&amp;gt;://WOS:A1986E71470001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Morosoli et al. 198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109A489E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F79CC0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rame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45320A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ylanase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9D7DA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32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E9602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1BA49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872E6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.3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0CA3B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.3-6.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F1DCC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AF9FB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0-6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8E74F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29E099" w14:textId="65034DB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A8L1llYXI+PFJlY051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aTwvQXV0aG9yPjxZZWFyPjIwMTA8L1llYXI+PFJlY051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</w:fldData>
              </w:fldCha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 et al. 201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20032CAB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09E092C5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treptomyces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oviolaceus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076B39FB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TX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379BFE5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6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67842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7EA53A47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3B9AC1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250C5A7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65F6FB64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0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shd w:val="clear" w:color="auto" w:fill="auto"/>
          </w:tcPr>
          <w:p w14:paraId="4F1710B5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50</w:t>
            </w:r>
          </w:p>
        </w:tc>
        <w:tc>
          <w:tcPr>
            <w:tcW w:w="1728" w:type="dxa"/>
            <w:tcBorders>
              <w:top w:val="single" w:sz="4" w:space="0" w:color="auto"/>
            </w:tcBorders>
            <w:shd w:val="clear" w:color="auto" w:fill="auto"/>
          </w:tcPr>
          <w:p w14:paraId="42E8C060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76290DCB" w14:textId="4EBCA395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ujibo&lt;/Author&gt;&lt;Year&gt;1992&lt;/Year&gt;&lt;RecNum&gt;16&lt;/RecNum&gt;&lt;DisplayText&gt;(Tsujibo et al. 1992)&lt;/DisplayText&gt;&lt;record&gt;&lt;rec-number&gt;16&lt;/rec-number&gt;&lt;foreign-keys&gt;&lt;key app="EN" db-id="rtrewxeabr29tkerw09xe0dm52rp2wrwftzz" timestamp="0"&gt;16&lt;/key&gt;&lt;/foreign-keys&gt;&lt;ref-type name="Journal Article"&gt;17&lt;/ref-type&gt;&lt;contributors&gt;&lt;authors&gt;&lt;author&gt;Tsujibo, H.&lt;/author&gt;&lt;author&gt;Miyamoto, K.&lt;/author&gt;&lt;author&gt;Kuda, T.&lt;/author&gt;&lt;author&gt;Minami, K.&lt;/author&gt;&lt;author&gt;Sakamoto, T.&lt;/author&gt;&lt;author&gt;Hasegawa, T.&lt;/author&gt;&lt;author&gt;Inamori, Y.&lt;/author&gt;&lt;/authors&gt;&lt;/contributors&gt;&lt;auth-address&gt;Tsujibo, H&amp;#xD;Osaka Univ Pharmaceut Sci,10-65 Kawai,Matsubara,Osaka 580,Japan&amp;#xD;Osaka Univ Pharmaceut Sci,10-65 Kawai,Matsubara,Osaka 580,Japan&amp;#xD;Inst Fermentat Osaka,Yodogawa Ku,Osaka 532,Japan&lt;/auth-address&gt;&lt;titles&gt;&lt;title&gt;&lt;style face="normal" font="default" size="100%"&gt;Purification, properties, and partial amino-acid-sequences of thermostable xylanases from &lt;/style&gt;&lt;style face="italic" font="default" size="100%"&gt;Streptomyces thermoviolaceus &lt;/style&gt;&lt;style face="normal" font="default" size="100%"&gt;opc-520&lt;/style&gt;&lt;/title&gt;&lt;secondary-title&gt;Appl Environ Microbiol&lt;/secondary-title&gt;&lt;/titles&gt;&lt;pages&gt;371-375&lt;/pages&gt;&lt;volume&gt;58&lt;/volume&gt;&lt;number&gt;1&lt;/number&gt;&lt;keywords&gt;&lt;keyword&gt;alkaline serine proteases&lt;/keyword&gt;&lt;keyword&gt;alkalophilic actinomycete&lt;/keyword&gt;&lt;keyword&gt;aureobasidium&lt;/keyword&gt;&lt;keyword&gt;bacillus&lt;/keyword&gt;&lt;keyword&gt;gene&lt;/keyword&gt;&lt;/keywords&gt;&lt;dates&gt;&lt;year&gt;1992&lt;/year&gt;&lt;pub-dates&gt;&lt;date&gt;Jan&lt;/date&gt;&lt;/pub-dates&gt;&lt;/dates&gt;&lt;isbn&gt;0099-2240&lt;/isbn&gt;&lt;accession-num&gt;WOS:A1992GY25300055&lt;/accession-num&gt;&lt;urls&gt;&lt;related-urls&gt;&lt;url&gt;&amp;lt;Go to ISI&amp;gt;://WOS:A1992GY2530005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sujibo et al. 199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836BAD1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34D562C8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93B5125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STX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-II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3A4E502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05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17F28593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4DFB180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34D53376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7223FFD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6A19FFD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008" w:type="dxa"/>
            <w:tcBorders>
              <w:bottom w:val="single" w:sz="4" w:space="0" w:color="auto"/>
            </w:tcBorders>
            <w:shd w:val="clear" w:color="auto" w:fill="auto"/>
          </w:tcPr>
          <w:p w14:paraId="0278D25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60</w:t>
            </w:r>
          </w:p>
        </w:tc>
        <w:tc>
          <w:tcPr>
            <w:tcW w:w="1728" w:type="dxa"/>
            <w:tcBorders>
              <w:bottom w:val="single" w:sz="4" w:space="0" w:color="auto"/>
            </w:tcBorders>
            <w:shd w:val="clear" w:color="auto" w:fill="auto"/>
          </w:tcPr>
          <w:p w14:paraId="702946E3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ne</w:t>
            </w: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7A916E05" w14:textId="66D176EB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sujibo&lt;/Author&gt;&lt;Year&gt;1992&lt;/Year&gt;&lt;RecNum&gt;16&lt;/RecNum&gt;&lt;DisplayText&gt;(Tsujibo et al. 1992)&lt;/DisplayText&gt;&lt;record&gt;&lt;rec-number&gt;16&lt;/rec-number&gt;&lt;foreign-keys&gt;&lt;key app="EN" db-id="rtrewxeabr29tkerw09xe0dm52rp2wrwftzz" timestamp="0"&gt;16&lt;/key&gt;&lt;/foreign-keys&gt;&lt;ref-type name="Journal Article"&gt;17&lt;/ref-type&gt;&lt;contributors&gt;&lt;authors&gt;&lt;author&gt;Tsujibo, H.&lt;/author&gt;&lt;author&gt;Miyamoto, K.&lt;/author&gt;&lt;author&gt;Kuda, T.&lt;/author&gt;&lt;author&gt;Minami, K.&lt;/author&gt;&lt;author&gt;Sakamoto, T.&lt;/author&gt;&lt;author&gt;Hasegawa, T.&lt;/author&gt;&lt;author&gt;Inamori, Y.&lt;/author&gt;&lt;/authors&gt;&lt;/contributors&gt;&lt;auth-address&gt;Tsujibo, H&amp;#xD;Osaka Univ Pharmaceut Sci,10-65 Kawai,Matsubara,Osaka 580,Japan&amp;#xD;Osaka Univ Pharmaceut Sci,10-65 Kawai,Matsubara,Osaka 580,Japan&amp;#xD;Inst Fermentat Osaka,Yodogawa Ku,Osaka 532,Japan&lt;/auth-address&gt;&lt;titles&gt;&lt;title&gt;&lt;style face="normal" font="default" size="100%"&gt;Purification, properties, and partial amino-acid-sequences of thermostable xylanases from &lt;/style&gt;&lt;style face="italic" font="default" size="100%"&gt;Streptomyces thermoviolaceus &lt;/style&gt;&lt;style face="normal" font="default" size="100%"&gt;opc-520&lt;/style&gt;&lt;/title&gt;&lt;secondary-title&gt;Appl Environ Microbiol&lt;/secondary-title&gt;&lt;/titles&gt;&lt;pages&gt;371-375&lt;/pages&gt;&lt;volume&gt;58&lt;/volume&gt;&lt;number&gt;1&lt;/number&gt;&lt;keywords&gt;&lt;keyword&gt;alkaline serine proteases&lt;/keyword&gt;&lt;keyword&gt;alkalophilic actinomycete&lt;/keyword&gt;&lt;keyword&gt;aureobasidium&lt;/keyword&gt;&lt;keyword&gt;bacillus&lt;/keyword&gt;&lt;keyword&gt;gene&lt;/keyword&gt;&lt;/keywords&gt;&lt;dates&gt;&lt;year&gt;1992&lt;/year&gt;&lt;pub-dates&gt;&lt;date&gt;Jan&lt;/date&gt;&lt;/pub-dates&gt;&lt;/dates&gt;&lt;isbn&gt;0099-2240&lt;/isbn&gt;&lt;accession-num&gt;WOS:A1992GY25300055&lt;/accession-num&gt;&lt;urls&gt;&lt;related-urls&gt;&lt;url&gt;&amp;lt;Go to ISI&amp;gt;://WOS:A1992GY25300055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Tsujibo et al. 199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3DD382B2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A9A74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maritim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8380AC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A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0EC289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DD1399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45B504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3E2B9A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1B81EB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53FF7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7B818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25961F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77FD214A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44F301C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99014C" w14:textId="0D04BC1A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ebl&lt;/Author&gt;&lt;Year&gt;1996&lt;/Year&gt;&lt;RecNum&gt;69&lt;/RecNum&gt;&lt;DisplayText&gt;(Liebl et al. 1996)&lt;/DisplayText&gt;&lt;record&gt;&lt;rec-number&gt;69&lt;/rec-number&gt;&lt;foreign-keys&gt;&lt;key app="EN" db-id="rtrewxeabr29tkerw09xe0dm52rp2wrwftzz" timestamp="0"&gt;69&lt;/key&gt;&lt;/foreign-keys&gt;&lt;ref-type name="Journal Article"&gt;17&lt;/ref-type&gt;&lt;contributors&gt;&lt;authors&gt;&lt;author&gt;Liebl, W.&lt;/author&gt;&lt;author&gt;Ruile, P.&lt;/author&gt;&lt;author&gt;Bronnenmeier, K.&lt;/author&gt;&lt;author&gt;Riedel, K.&lt;/author&gt;&lt;author&gt;Lottspeich, F.&lt;/author&gt;&lt;author&gt;Greif, I.&lt;/author&gt;&lt;/authors&gt;&lt;/contributors&gt;&lt;auth-address&gt;Liebl, W&amp;#xD;Tech Univ Munich, Inst Mikrobiol, Arcisstrasse 21, D-80290 Munich, Germany&amp;#xD;Tech Univ Munich, Inst Mikrobiol, Arcisstrasse 21, D-80290 Munich, Germany&amp;#xD;Max Planck Inst Biochem, D-82152 Martinsried, Germany&lt;/auth-address&gt;&lt;titles&gt;&lt;title&gt;&lt;style face="normal" font="default" size="100%"&gt;Analysis of a &lt;/style&gt;&lt;style face="italic" font="default" size="100%"&gt;Thermotoga maritima &lt;/style&gt;&lt;style face="normal" font="default" size="100%"&gt;DNA fragment encoding two similar thermostable cellulases, CelA and CelB, and characterization of the recombinant enzymes&lt;/style&gt;&lt;/title&gt;&lt;secondary-title&gt;Microbiol-SGM&lt;/secondary-title&gt;&lt;/titles&gt;&lt;pages&gt;2533-2542&lt;/pages&gt;&lt;volume&gt;142&lt;/volume&gt;&lt;keywords&gt;&lt;keyword&gt;cellulase&lt;/keyword&gt;&lt;keyword&gt;beta-glucanase&lt;/keyword&gt;&lt;keyword&gt;nucleotide sequence&lt;/keyword&gt;&lt;keyword&gt;purification&lt;/keyword&gt;&lt;keyword&gt;thermostability&lt;/keyword&gt;&lt;keyword&gt;acid-sequence similarities&lt;/keyword&gt;&lt;keyword&gt;escherichia-coli&lt;/keyword&gt;&lt;keyword&gt;beta-glucosidase&lt;/keyword&gt;&lt;keyword&gt;lactate-dehydrogenase&lt;/keyword&gt;&lt;keyword&gt;purification&lt;/keyword&gt;&lt;keyword&gt;expression&lt;/keyword&gt;&lt;keyword&gt;families&lt;/keyword&gt;&lt;keyword&gt;cloning&lt;/keyword&gt;&lt;keyword&gt;gene&lt;/keyword&gt;&lt;keyword&gt;classification&lt;/keyword&gt;&lt;/keywords&gt;&lt;dates&gt;&lt;year&gt;1996&lt;/year&gt;&lt;pub-dates&gt;&lt;date&gt;Sep&lt;/date&gt;&lt;/pub-dates&gt;&lt;/dates&gt;&lt;isbn&gt;1350-0872&lt;/isbn&gt;&lt;accession-num&gt;WOS:A1996VH92500024&lt;/accession-num&gt;&lt;urls&gt;&lt;related-urls&gt;&lt;url&gt;&amp;lt;Go to ISI&amp;gt;://WOS:A1996VH9250002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ebl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72163E3A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49C871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9B98D5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42C791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8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EEFB9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378C48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0D5C4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79908F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5-9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FB013E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5-90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6B82D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95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881BE0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17A20DB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3EF4AE79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D62A01" w14:textId="1134CE0E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ebl&lt;/Author&gt;&lt;Year&gt;1996&lt;/Year&gt;&lt;RecNum&gt;69&lt;/RecNum&gt;&lt;DisplayText&gt;(Liebl et al. 1996)&lt;/DisplayText&gt;&lt;record&gt;&lt;rec-number&gt;69&lt;/rec-number&gt;&lt;foreign-keys&gt;&lt;key app="EN" db-id="rtrewxeabr29tkerw09xe0dm52rp2wrwftzz" timestamp="0"&gt;69&lt;/key&gt;&lt;/foreign-keys&gt;&lt;ref-type name="Journal Article"&gt;17&lt;/ref-type&gt;&lt;contributors&gt;&lt;authors&gt;&lt;author&gt;Liebl, W.&lt;/author&gt;&lt;author&gt;Ruile, P.&lt;/author&gt;&lt;author&gt;Bronnenmeier, K.&lt;/author&gt;&lt;author&gt;Riedel, K.&lt;/author&gt;&lt;author&gt;Lottspeich, F.&lt;/author&gt;&lt;author&gt;Greif, I.&lt;/author&gt;&lt;/authors&gt;&lt;/contributors&gt;&lt;auth-address&gt;Liebl, W&amp;#xD;Tech Univ Munich, Inst Mikrobiol, Arcisstrasse 21, D-80290 Munich, Germany&amp;#xD;Tech Univ Munich, Inst Mikrobiol, Arcisstrasse 21, D-80290 Munich, Germany&amp;#xD;Max Planck Inst Biochem, D-82152 Martinsried, Germany&lt;/auth-address&gt;&lt;titles&gt;&lt;title&gt;&lt;style face="normal" font="default" size="100%"&gt;Analysis of a &lt;/style&gt;&lt;style face="italic" font="default" size="100%"&gt;Thermotoga maritima &lt;/style&gt;&lt;style face="normal" font="default" size="100%"&gt;DNA fragment encoding two similar thermostable cellulases, CelA and CelB, and characterization of the recombinant enzymes&lt;/style&gt;&lt;/title&gt;&lt;secondary-title&gt;Microbiol-SGM&lt;/secondary-title&gt;&lt;/titles&gt;&lt;pages&gt;2533-2542&lt;/pages&gt;&lt;volume&gt;142&lt;/volume&gt;&lt;keywords&gt;&lt;keyword&gt;cellulase&lt;/keyword&gt;&lt;keyword&gt;beta-glucanase&lt;/keyword&gt;&lt;keyword&gt;nucleotide sequence&lt;/keyword&gt;&lt;keyword&gt;purification&lt;/keyword&gt;&lt;keyword&gt;thermostability&lt;/keyword&gt;&lt;keyword&gt;acid-sequence similarities&lt;/keyword&gt;&lt;keyword&gt;escherichia-coli&lt;/keyword&gt;&lt;keyword&gt;beta-glucosidase&lt;/keyword&gt;&lt;keyword&gt;lactate-dehydrogenase&lt;/keyword&gt;&lt;keyword&gt;purification&lt;/keyword&gt;&lt;keyword&gt;expression&lt;/keyword&gt;&lt;keyword&gt;families&lt;/keyword&gt;&lt;keyword&gt;cloning&lt;/keyword&gt;&lt;keyword&gt;gene&lt;/keyword&gt;&lt;keyword&gt;classification&lt;/keyword&gt;&lt;/keywords&gt;&lt;dates&gt;&lt;year&gt;1996&lt;/year&gt;&lt;pub-dates&gt;&lt;date&gt;Sep&lt;/date&gt;&lt;/pub-dates&gt;&lt;/dates&gt;&lt;isbn&gt;1350-0872&lt;/isbn&gt;&lt;accession-num&gt;WOS:A1996VH92500024&lt;/accession-num&gt;&lt;urls&gt;&lt;related-urls&gt;&lt;url&gt;&amp;lt;Go to ISI&amp;gt;://WOS:A1996VH92500024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Liebl et al. 199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20029" w:rsidRPr="004E08AE" w14:paraId="6B150B90" w14:textId="77777777" w:rsidTr="004F5D61">
        <w:trPr>
          <w:gridAfter w:val="1"/>
          <w:wAfter w:w="236" w:type="dxa"/>
          <w:trHeight w:val="278"/>
        </w:trPr>
        <w:tc>
          <w:tcPr>
            <w:tcW w:w="2875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5A5E3D6A" w14:textId="77777777" w:rsidR="00A20029" w:rsidRPr="004E08AE" w:rsidRDefault="00A20029" w:rsidP="00A20029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hermatoga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neapolitana</w:t>
            </w:r>
            <w:proofErr w:type="spellEnd"/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6C66FF92" w14:textId="77777777" w:rsidR="00A20029" w:rsidRPr="004E08AE" w:rsidRDefault="00A20029" w:rsidP="00A2002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CelB</w:t>
            </w:r>
            <w:proofErr w:type="spellEnd"/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6676BB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89D1A7D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E0DE54F" w14:textId="77777777" w:rsidR="00A20029" w:rsidRPr="004E08AE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622CE82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-6.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0591DA7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35D373FF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06</w:t>
            </w:r>
          </w:p>
        </w:tc>
        <w:tc>
          <w:tcPr>
            <w:tcW w:w="10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0C15DFCC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o 106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3E3746A3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ndoglucanase</w:t>
            </w:r>
          </w:p>
          <w:p w14:paraId="699DB786" w14:textId="77777777" w:rsidR="00A20029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xoglucanase</w:t>
            </w:r>
          </w:p>
          <w:p w14:paraId="6296877D" w14:textId="77777777" w:rsidR="00A20029" w:rsidRPr="001477C4" w:rsidRDefault="00A20029" w:rsidP="00A20029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llobiohydrolase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43D8B142" w14:textId="4D187E86" w:rsidR="00A20029" w:rsidRPr="001477C4" w:rsidRDefault="00A20029" w:rsidP="00F66DD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F66DD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ok&lt;/Author&gt;&lt;Year&gt;1998&lt;/Year&gt;&lt;RecNum&gt;31&lt;/RecNum&gt;&lt;DisplayText&gt;(Bok et al. 1998)&lt;/DisplayText&gt;&lt;record&gt;&lt;rec-number&gt;31&lt;/rec-number&gt;&lt;foreign-keys&gt;&lt;key app="EN" db-id="rtrewxeabr29tkerw09xe0dm52rp2wrwftzz" timestamp="0"&gt;31&lt;/key&gt;&lt;/foreign-keys&gt;&lt;ref-type name="Journal Article"&gt;17&lt;/ref-type&gt;&lt;contributors&gt;&lt;authors&gt;&lt;author&gt;Bok, J. D.&lt;/author&gt;&lt;author&gt;Yernool, D. A.&lt;/author&gt;&lt;author&gt;Eveleigh, D. E.&lt;/author&gt;&lt;/authors&gt;&lt;/contributors&gt;&lt;auth-address&gt;Eveleigh, DE&amp;#xD;Rutgers State Univ, Cook Coll, Dept Microbiol &amp;amp; Biochem, 76 Lipman Dr, New Brunswick, NJ 08901 USA&amp;#xD;Rutgers State Univ, Cook Coll, Dept Microbiol &amp;amp; Biochem, 76 Lipman Dr, New Brunswick, NJ 08901 USA&amp;#xD;Rutgers State Univ, Cook Coll, Dept Microbiol &amp;amp; Biochem, New Brunswick, NJ 08901 USA&lt;/auth-address&gt;&lt;titles&gt;&lt;title&gt;&lt;style face="normal" font="default" size="100%"&gt;Purification, characterization, and molecular analysis of thermostable cellulases CelA and CelB from &lt;/style&gt;&lt;style face="italic" font="default" size="100%"&gt;Thermotoga neapolitana&lt;/style&gt;&lt;/title&gt;&lt;secondary-title&gt;Appl Environ Microbiol&lt;/secondary-title&gt;&lt;/titles&gt;&lt;pages&gt;4774-4781&lt;/pages&gt;&lt;volume&gt;64&lt;/volume&gt;&lt;number&gt;12&lt;/number&gt;&lt;keywords&gt;&lt;keyword&gt;trichoderma-reesei qm-9414&lt;/keyword&gt;&lt;keyword&gt;cellulomonas-fimi&lt;/keyword&gt;&lt;keyword&gt;1,4-beta-d-glucan glucohydrolase&lt;/keyword&gt;&lt;keyword&gt;cellobiohydrolase-i&lt;/keyword&gt;&lt;keyword&gt;glycosyl hydrolases&lt;/keyword&gt;&lt;keyword&gt;endoglucanase-c&lt;/keyword&gt;&lt;keyword&gt;gene&lt;/keyword&gt;&lt;keyword&gt;maritima&lt;/keyword&gt;&lt;keyword&gt;degradation&lt;/keyword&gt;&lt;keyword&gt;enzymes&lt;/keyword&gt;&lt;/keywords&gt;&lt;dates&gt;&lt;year&gt;1998&lt;/year&gt;&lt;pub-dates&gt;&lt;date&gt;Dec&lt;/date&gt;&lt;/pub-dates&gt;&lt;/dates&gt;&lt;isbn&gt;0099-2240&lt;/isbn&gt;&lt;accession-num&gt;WOS:000077396700021&lt;/accession-num&gt;&lt;urls&gt;&lt;related-urls&gt;&lt;url&gt;&amp;lt;Go to ISI&amp;gt;://WOS:000077396700021&lt;/url&gt;&lt;/related-urls&gt;&lt;/urls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F66DDD">
              <w:rPr>
                <w:rFonts w:ascii="Times New Roman" w:hAnsi="Times New Roman" w:cs="Times New Roman"/>
                <w:noProof/>
                <w:sz w:val="20"/>
                <w:szCs w:val="20"/>
              </w:rPr>
              <w:t>(Bok et al. 199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2169844E" w14:textId="77777777" w:rsidR="00066D94" w:rsidRDefault="00066D94">
      <w:pPr>
        <w:rPr>
          <w:rFonts w:ascii="Times New Roman" w:hAnsi="Times New Roman" w:cs="Times New Roman"/>
          <w:b/>
        </w:rPr>
        <w:sectPr w:rsidR="00066D94" w:rsidSect="007029BF">
          <w:pgSz w:w="15840" w:h="12240" w:orient="landscape"/>
          <w:pgMar w:top="720" w:right="288" w:bottom="720" w:left="245" w:header="720" w:footer="720" w:gutter="0"/>
          <w:cols w:space="720"/>
          <w:docGrid w:linePitch="360"/>
        </w:sectPr>
      </w:pPr>
    </w:p>
    <w:p w14:paraId="09CAEA56" w14:textId="00ECB055" w:rsidR="00CE4BE8" w:rsidRPr="00BB20F6" w:rsidRDefault="00CE4BE8" w:rsidP="00CE4BE8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figure</w:t>
      </w:r>
      <w:r w:rsidR="00693D6A">
        <w:rPr>
          <w:rFonts w:ascii="Times New Roman" w:hAnsi="Times New Roman" w:cs="Times New Roman"/>
          <w:b/>
        </w:rPr>
        <w:t>s</w:t>
      </w:r>
      <w:r w:rsidRPr="00BB20F6">
        <w:rPr>
          <w:rFonts w:ascii="Times New Roman" w:hAnsi="Times New Roman" w:cs="Times New Roman"/>
          <w:b/>
        </w:rPr>
        <w:t>.</w:t>
      </w:r>
    </w:p>
    <w:p w14:paraId="77D575FD" w14:textId="1F24408E" w:rsidR="00CE4BE8" w:rsidRPr="00693D6A" w:rsidRDefault="00C41445" w:rsidP="00693D6A">
      <w:pPr>
        <w:spacing w:line="480" w:lineRule="auto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b/>
          <w:sz w:val="20"/>
          <w:szCs w:val="24"/>
        </w:rPr>
        <w:t>Figure S1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. </w:t>
      </w:r>
      <w:r w:rsidR="00693D6A">
        <w:rPr>
          <w:rFonts w:ascii="Times New Roman" w:hAnsi="Times New Roman" w:cs="Times New Roman"/>
          <w:b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 model and comparison of residues of interest. A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</w:t>
      </w:r>
      <w:r w:rsidR="00693D6A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model obtained using I-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TASSER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>. Residues of the α-helical domain are in blue; residues of the (α/β</w:t>
      </w:r>
      <w:proofErr w:type="gramStart"/>
      <w:r w:rsidR="00CE4BE8" w:rsidRPr="00693D6A">
        <w:rPr>
          <w:rFonts w:ascii="Times New Roman" w:hAnsi="Times New Roman" w:cs="Times New Roman"/>
          <w:sz w:val="20"/>
          <w:szCs w:val="24"/>
        </w:rPr>
        <w:t>)</w:t>
      </w:r>
      <w:r w:rsidR="00CE4BE8" w:rsidRPr="00693D6A">
        <w:rPr>
          <w:rFonts w:ascii="Times New Roman" w:hAnsi="Times New Roman" w:cs="Times New Roman"/>
          <w:sz w:val="20"/>
          <w:szCs w:val="24"/>
          <w:vertAlign w:val="subscript"/>
        </w:rPr>
        <w:t>8</w:t>
      </w:r>
      <w:proofErr w:type="gram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barrel are in green; residues of the β-sandwich are in red. Active site residues (Asn126-Glu127-Pro128, Glu225) are shown in orange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B-S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Changes in the area surrounding the active site betwee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(top panel) and 1UHV of </w:t>
      </w:r>
      <w:proofErr w:type="spellStart"/>
      <w:r w:rsidR="00CE4BE8" w:rsidRPr="00693D6A">
        <w:rPr>
          <w:rFonts w:ascii="Times New Roman" w:hAnsi="Times New Roman" w:cs="Times New Roman"/>
          <w:i/>
          <w:sz w:val="20"/>
          <w:szCs w:val="24"/>
        </w:rPr>
        <w:t>Thermoanaerobacter</w:t>
      </w:r>
      <w:proofErr w:type="spellEnd"/>
      <w:r w:rsidR="00CE4BE8" w:rsidRPr="00693D6A">
        <w:rPr>
          <w:rFonts w:ascii="Times New Roman" w:hAnsi="Times New Roman" w:cs="Times New Roman"/>
          <w:i/>
          <w:sz w:val="20"/>
          <w:szCs w:val="24"/>
        </w:rPr>
        <w:t xml:space="preserve"> </w:t>
      </w:r>
      <w:proofErr w:type="spellStart"/>
      <w:r w:rsidR="00CE4BE8" w:rsidRPr="00693D6A">
        <w:rPr>
          <w:rFonts w:ascii="Times New Roman" w:hAnsi="Times New Roman" w:cs="Times New Roman"/>
          <w:i/>
          <w:sz w:val="20"/>
          <w:szCs w:val="24"/>
        </w:rPr>
        <w:t>saccharolyticum</w:t>
      </w:r>
      <w:proofErr w:type="spellEnd"/>
      <w:r w:rsidR="00CE4BE8" w:rsidRPr="00693D6A">
        <w:rPr>
          <w:rFonts w:ascii="Times New Roman" w:hAnsi="Times New Roman" w:cs="Times New Roman"/>
          <w:i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(bottom panel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B and C</w:t>
      </w:r>
      <w:r w:rsidR="00CE4BE8" w:rsidRPr="00693D6A">
        <w:rPr>
          <w:rFonts w:ascii="Times New Roman" w:hAnsi="Times New Roman" w:cs="Times New Roman"/>
          <w:sz w:val="20"/>
          <w:szCs w:val="24"/>
        </w:rPr>
        <w:t>, Val46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50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D and E, </w:t>
      </w:r>
      <w:r w:rsidR="00CE4BE8" w:rsidRPr="00693D6A">
        <w:rPr>
          <w:rFonts w:ascii="Times New Roman" w:hAnsi="Times New Roman" w:cs="Times New Roman"/>
          <w:sz w:val="20"/>
          <w:szCs w:val="24"/>
        </w:rPr>
        <w:t>Asp12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sn162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F and G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hr13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Phe166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H and I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Phe13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175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J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and K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Cys163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la199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L and M, </w:t>
      </w:r>
      <w:r w:rsidR="00CE4BE8" w:rsidRPr="00693D6A">
        <w:rPr>
          <w:rFonts w:ascii="Times New Roman" w:hAnsi="Times New Roman" w:cs="Times New Roman"/>
          <w:sz w:val="20"/>
          <w:szCs w:val="24"/>
        </w:rPr>
        <w:t>Lys17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rp207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N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and O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Leu194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Tyr230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P and Q,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 Arg242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) vs Ala296 (1UHV).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 xml:space="preserve">S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Glu322 and Glu323 of 1UHV align with a gap i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but Gly266-Arg267 are predicted to occupy approximately the same position in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b/>
          <w:sz w:val="20"/>
          <w:szCs w:val="24"/>
        </w:rPr>
        <w:t>R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Modeling clearly suggests that these changes could putatively impact the size, charge, and/or polarity within the active site. Changes in polarity in and around the active site of a protein can directly affect the affinity of the protein for the substrate 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begin"/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 &lt;EndNote&gt;&lt;Cite&gt;&lt;Author&gt;Macgregor&lt;/Author&gt;&lt;Year&gt;1986&lt;/Year&gt;&lt;RecNum&gt;218&lt;/RecNum&gt;&lt;DisplayText&gt;(Macgregor &amp;amp; Weber 1986)&lt;/DisplayText&gt;&lt;record&gt;&lt;rec-number&gt;218&lt;/rec-number&gt;&lt;foreign-keys&gt;&lt;key app="EN" db-id="rtrewxeabr29tkerw09xe0dm52rp2wrwftzz" timestamp="0"&gt;218&lt;/key&gt;&lt;/foreign-keys&gt;&lt;ref-type name="Journal Article"&gt;17&lt;/ref-type&gt;&lt;contributors&gt;&lt;authors&gt;&lt;author&gt;Macgregor, R. B.&lt;/author&gt;&lt;author&gt;Weber, G.&lt;/author&gt;&lt;/authors&gt;&lt;/contributors&gt;&lt;auth-address&gt;Univ Illinois,Sch Pharmacokinet,Dept Biochem,Urbana,Il 61801&lt;/auth-address&gt;&lt;titles&gt;&lt;title&gt;Estimation of the Polarity of the Protein Interior by Optical Spectroscopy&lt;/title&gt;&lt;secondary-title&gt;Nature&lt;/secondary-title&gt;&lt;alt-title&gt;Nature&lt;/alt-title&gt;&lt;/titles&gt;&lt;pages&gt;70-73&lt;/pages&gt;&lt;volume&gt;319&lt;/volume&gt;&lt;number&gt;6048&lt;/number&gt;&lt;dates&gt;&lt;year&gt;1986&lt;/year&gt;&lt;pub-dates&gt;&lt;date&gt;Jan 2&lt;/date&gt;&lt;/pub-dates&gt;&lt;/dates&gt;&lt;isbn&gt;0028-0836&lt;/isbn&gt;&lt;accession-num&gt;WOS:A1986AXE9200053&lt;/accession-num&gt;&lt;urls&gt;&lt;related-urls&gt;&lt;url&gt;&amp;lt;Go to ISI&amp;gt;://WOS:A1986AXE9200053&lt;/url&gt;&lt;/related-urls&gt;&lt;/urls&gt;&lt;electronic-resource-num&gt;Doi 10.1038/319070a0&lt;/electronic-resource-num&gt;&lt;language&gt;English&lt;/language&gt;&lt;/record&gt;&lt;/Cite&gt;&lt;/EndNote&gt;</w:instrTex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separate"/>
      </w:r>
      <w:r w:rsidR="00F66DDD">
        <w:rPr>
          <w:rFonts w:ascii="Times New Roman" w:hAnsi="Times New Roman" w:cs="Times New Roman"/>
          <w:noProof/>
          <w:sz w:val="20"/>
          <w:szCs w:val="24"/>
        </w:rPr>
        <w:t>(Macgregor &amp; Weber 1986)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  <w:t>. Changes that affect polarity include polar Tyr (1UHV, panel I) to nonpolar Phe13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H), as well as nonpolar Ala (1UHV, panel K) to polar, thiol-containing Cys163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J). Changes in charge in and around the active site can change substrate binding and intermediate stabilization 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begin">
          <w:fldData xml:space="preserve">PEVuZE5vdGU+PENpdGU+PEF1dGhvcj5Demp6ZWs8L0F1dGhvcj48WWVhcj4yMDA1PC9ZZWFyPjxS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</w:fldData>
        </w:fldChar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 </w:instrText>
      </w:r>
      <w:r w:rsidR="00F66DDD">
        <w:rPr>
          <w:rFonts w:ascii="Times New Roman" w:hAnsi="Times New Roman" w:cs="Times New Roman"/>
          <w:sz w:val="20"/>
          <w:szCs w:val="24"/>
        </w:rPr>
        <w:fldChar w:fldCharType="begin">
          <w:fldData xml:space="preserve">PEVuZE5vdGU+PENpdGU+PEF1dGhvcj5Demp6ZWs8L0F1dGhvcj48WWVhcj4yMDA1PC9ZZWFyPjxS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</w:fldData>
        </w:fldChar>
      </w:r>
      <w:r w:rsidR="00F66DDD">
        <w:rPr>
          <w:rFonts w:ascii="Times New Roman" w:hAnsi="Times New Roman" w:cs="Times New Roman"/>
          <w:sz w:val="20"/>
          <w:szCs w:val="24"/>
        </w:rPr>
        <w:instrText xml:space="preserve"> ADDIN EN.CITE.DATA </w:instrText>
      </w:r>
      <w:r w:rsidR="00F66DDD">
        <w:rPr>
          <w:rFonts w:ascii="Times New Roman" w:hAnsi="Times New Roman" w:cs="Times New Roman"/>
          <w:sz w:val="20"/>
          <w:szCs w:val="24"/>
        </w:rPr>
      </w:r>
      <w:r w:rsidR="00F66DDD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separate"/>
      </w:r>
      <w:r w:rsidR="00F66DDD">
        <w:rPr>
          <w:rFonts w:ascii="Times New Roman" w:hAnsi="Times New Roman" w:cs="Times New Roman"/>
          <w:noProof/>
          <w:sz w:val="20"/>
          <w:szCs w:val="24"/>
        </w:rPr>
        <w:t>(Czjzek et al. 2005)</w:t>
      </w:r>
      <w:r w:rsidR="00CE4BE8" w:rsidRPr="00693D6A">
        <w:rPr>
          <w:rFonts w:ascii="Times New Roman" w:hAnsi="Times New Roman" w:cs="Times New Roman"/>
          <w:sz w:val="20"/>
          <w:szCs w:val="24"/>
        </w:rPr>
        <w:fldChar w:fldCharType="end"/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. Changes that affect charge include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Asn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E) to negative Asp129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D). Changes in the size of the active site can also have a direct impact on substrate binding. Combinations of the three aforementioned changes were seen. Changes in both size and polarity include: large, polar Tyr (1UHV, panel C) to small, nonpolar Val46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B); large, nonpolar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Phe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G) to small, polar Thr13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F); large, polar Tyr (1UHV, panel O) to small, nonpolar Leu194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N). A change in both charge and polarity includes nonpolar,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Trp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(1UHV, panel M) to polar, positively Lys171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>, panel L). Finally, a change in charge, size, and polarity includes neutral, small, nonpolar Ala (1UHV, panel Q) to positively charged, large, and polar Arg242 (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, panel P). Lastly, the final two changes represent deletions/gaps in the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sequence as opposed to negatively charged glutamic acids in the other four sequences (Table 4, panel S). However, structural modeling suggests that in lieu of the Glu322-Glu323 residues in 1UHV, </w:t>
      </w:r>
      <w:r w:rsidR="005D529C">
        <w:rPr>
          <w:rFonts w:ascii="Times New Roman" w:hAnsi="Times New Roman" w:cs="Times New Roman"/>
          <w:sz w:val="20"/>
          <w:szCs w:val="24"/>
        </w:rPr>
        <w:t>Bgxg1</w:t>
      </w:r>
      <w:r w:rsidR="005D529C" w:rsidRPr="00693D6A">
        <w:rPr>
          <w:rFonts w:ascii="Times New Roman" w:hAnsi="Times New Roman" w:cs="Times New Roman"/>
          <w:sz w:val="20"/>
          <w:szCs w:val="24"/>
        </w:rPr>
        <w:t xml:space="preserve"> </w:t>
      </w:r>
      <w:r w:rsidR="00CE4BE8" w:rsidRPr="00693D6A">
        <w:rPr>
          <w:rFonts w:ascii="Times New Roman" w:hAnsi="Times New Roman" w:cs="Times New Roman"/>
          <w:sz w:val="20"/>
          <w:szCs w:val="24"/>
        </w:rPr>
        <w:t xml:space="preserve">has Gly266 and Arg267 (panel R). This represents a significant change in charge, from negatively 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u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o positively 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Arg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and from negatively-charged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u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 xml:space="preserve"> to neutral </w:t>
      </w:r>
      <w:proofErr w:type="spellStart"/>
      <w:r w:rsidR="00CE4BE8" w:rsidRPr="00693D6A">
        <w:rPr>
          <w:rFonts w:ascii="Times New Roman" w:hAnsi="Times New Roman" w:cs="Times New Roman"/>
          <w:sz w:val="20"/>
          <w:szCs w:val="24"/>
        </w:rPr>
        <w:t>Gly</w:t>
      </w:r>
      <w:proofErr w:type="spellEnd"/>
      <w:r w:rsidR="00CE4BE8" w:rsidRPr="00693D6A">
        <w:rPr>
          <w:rFonts w:ascii="Times New Roman" w:hAnsi="Times New Roman" w:cs="Times New Roman"/>
          <w:sz w:val="20"/>
          <w:szCs w:val="24"/>
        </w:rPr>
        <w:t>.</w:t>
      </w:r>
      <w:r w:rsidR="005D529C">
        <w:rPr>
          <w:rFonts w:ascii="Times New Roman" w:hAnsi="Times New Roman" w:cs="Times New Roman"/>
          <w:sz w:val="20"/>
          <w:szCs w:val="24"/>
        </w:rPr>
        <w:t xml:space="preserve"> </w:t>
      </w:r>
    </w:p>
    <w:p w14:paraId="531C73F4" w14:textId="77777777" w:rsidR="00CE4BE8" w:rsidRDefault="00CE4BE8" w:rsidP="00CE4BE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DCE192F" wp14:editId="26A8E336">
            <wp:extent cx="5486400" cy="7203440"/>
            <wp:effectExtent l="0" t="0" r="0" b="10160"/>
            <wp:docPr id="1" name="Picture 1" descr="Macintosh HD:Users:nohayoussef:Desktop:Grad_students:Cellulase:GH39_manuscript: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nohayoussef:Desktop:Grad_students:Cellulase:GH39_manuscript:Figure 4.tif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203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993A06" w14:textId="77777777" w:rsidR="00CE4BE8" w:rsidRDefault="00CE4BE8" w:rsidP="00CE4BE8">
      <w:pPr>
        <w:spacing w:line="480" w:lineRule="auto"/>
        <w:rPr>
          <w:rFonts w:ascii="Times New Roman" w:hAnsi="Times New Roman" w:cs="Times New Roman"/>
        </w:rPr>
      </w:pPr>
    </w:p>
    <w:p w14:paraId="6253BE9C" w14:textId="77777777" w:rsidR="00CE4BE8" w:rsidRDefault="00CE4BE8" w:rsidP="00CE4BE8">
      <w:pPr>
        <w:rPr>
          <w:rFonts w:asciiTheme="minorHAnsi" w:eastAsiaTheme="minorEastAsia" w:hAnsiTheme="minorHAnsi"/>
          <w:szCs w:val="24"/>
        </w:rPr>
      </w:pPr>
    </w:p>
    <w:p w14:paraId="38215EDE" w14:textId="77777777" w:rsidR="00CE4BE8" w:rsidRDefault="00CE4BE8">
      <w:pPr>
        <w:rPr>
          <w:rFonts w:ascii="Times New Roman" w:hAnsi="Times New Roman" w:cs="Times New Roman"/>
          <w:b/>
        </w:rPr>
      </w:pPr>
    </w:p>
    <w:p w14:paraId="68057AE0" w14:textId="1B82FCC1" w:rsidR="00804723" w:rsidRDefault="00804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</w:t>
      </w:r>
      <w:bookmarkStart w:id="0" w:name="_GoBack"/>
      <w:bookmarkEnd w:id="0"/>
      <w:r>
        <w:rPr>
          <w:rFonts w:ascii="Times New Roman" w:hAnsi="Times New Roman" w:cs="Times New Roman"/>
          <w:b/>
        </w:rPr>
        <w:t xml:space="preserve">plemental </w:t>
      </w:r>
      <w:r w:rsidR="00693D6A">
        <w:rPr>
          <w:rFonts w:ascii="Times New Roman" w:hAnsi="Times New Roman" w:cs="Times New Roman"/>
          <w:b/>
        </w:rPr>
        <w:t>Material</w:t>
      </w:r>
      <w:r>
        <w:rPr>
          <w:rFonts w:ascii="Times New Roman" w:hAnsi="Times New Roman" w:cs="Times New Roman"/>
          <w:b/>
        </w:rPr>
        <w:t xml:space="preserve"> References</w:t>
      </w:r>
    </w:p>
    <w:p w14:paraId="0BF32D3F" w14:textId="77777777" w:rsidR="00F66DDD" w:rsidRPr="00F66DDD" w:rsidRDefault="00804723" w:rsidP="00F66DDD">
      <w:pPr>
        <w:pStyle w:val="EndNoteBibliography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F66DDD" w:rsidRPr="00F66DDD">
        <w:t xml:space="preserve">Ahmed S, Bashir A, Saleem H, Saadia M, and Jamil A. 2009. Production and purification of cellulose-degrading enzymes from a filamentous fungus </w:t>
      </w:r>
      <w:r w:rsidR="00F66DDD" w:rsidRPr="00F66DDD">
        <w:rPr>
          <w:i/>
        </w:rPr>
        <w:t>Trichoderma harzianum</w:t>
      </w:r>
      <w:r w:rsidR="00F66DDD" w:rsidRPr="00F66DDD">
        <w:t>.</w:t>
      </w:r>
      <w:r w:rsidR="00F66DDD" w:rsidRPr="00F66DDD">
        <w:rPr>
          <w:i/>
        </w:rPr>
        <w:t xml:space="preserve"> Pak J Bot</w:t>
      </w:r>
      <w:r w:rsidR="00F66DDD" w:rsidRPr="00F66DDD">
        <w:t xml:space="preserve"> 41:1411-1419. </w:t>
      </w:r>
    </w:p>
    <w:p w14:paraId="66432AD6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Ait N, Creuzet N, and Cattaneo J. 1982. Properties of beta-glucosidase purified from </w:t>
      </w:r>
      <w:r w:rsidRPr="00F66DDD">
        <w:rPr>
          <w:i/>
        </w:rPr>
        <w:t>Clostridium thermocellum</w:t>
      </w:r>
      <w:r w:rsidRPr="00F66DDD">
        <w:t>.</w:t>
      </w:r>
      <w:r w:rsidRPr="00F66DDD">
        <w:rPr>
          <w:i/>
        </w:rPr>
        <w:t xml:space="preserve"> J Gen Microbiol</w:t>
      </w:r>
      <w:r w:rsidRPr="00F66DDD">
        <w:t xml:space="preserve"> 128:569-577. </w:t>
      </w:r>
    </w:p>
    <w:p w14:paraId="5D59502F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Amouri B, and Gargouri A. 2006. Characterization of a novel beta-glucosidase from a </w:t>
      </w:r>
      <w:r w:rsidRPr="00F66DDD">
        <w:rPr>
          <w:i/>
        </w:rPr>
        <w:t xml:space="preserve">Stachybotrys </w:t>
      </w:r>
      <w:r w:rsidRPr="00F66DDD">
        <w:t>strain.</w:t>
      </w:r>
      <w:r w:rsidRPr="00F66DDD">
        <w:rPr>
          <w:i/>
        </w:rPr>
        <w:t xml:space="preserve"> Biochem Eng J</w:t>
      </w:r>
      <w:r w:rsidRPr="00F66DDD">
        <w:t xml:space="preserve"> 32:191-197. 10.1016/j.bej.2006.09.022</w:t>
      </w:r>
    </w:p>
    <w:p w14:paraId="0FEE890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Archana A, and Satyanarayana T. 2003. Purification and characterization of a cellulase-free xylanase of a moderate thermophile </w:t>
      </w:r>
      <w:r w:rsidRPr="00F66DDD">
        <w:rPr>
          <w:i/>
        </w:rPr>
        <w:t>Bacillus licheniformis</w:t>
      </w:r>
      <w:r w:rsidRPr="00F66DDD">
        <w:t xml:space="preserve"> A99.</w:t>
      </w:r>
      <w:r w:rsidRPr="00F66DDD">
        <w:rPr>
          <w:i/>
        </w:rPr>
        <w:t xml:space="preserve"> World J Microb Biot</w:t>
      </w:r>
      <w:r w:rsidRPr="00F66DDD">
        <w:t xml:space="preserve"> 19:53-57. Doi 10.1023/A:1022527702400</w:t>
      </w:r>
    </w:p>
    <w:p w14:paraId="506B39F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Ariffin H, Abdullah N, Umi Kalsom MS, Shirai Y, and Hassan MA. 2006. Production and characterization of cellulase by </w:t>
      </w:r>
      <w:r w:rsidRPr="00F66DDD">
        <w:rPr>
          <w:i/>
        </w:rPr>
        <w:t xml:space="preserve">Bacillus pumilus </w:t>
      </w:r>
      <w:r w:rsidRPr="00F66DDD">
        <w:t>EB3.</w:t>
      </w:r>
      <w:r w:rsidRPr="00F66DDD">
        <w:rPr>
          <w:i/>
        </w:rPr>
        <w:t xml:space="preserve"> Int J Res Eng Technol</w:t>
      </w:r>
      <w:r w:rsidRPr="00F66DDD">
        <w:t xml:space="preserve"> 3:47-53. </w:t>
      </w:r>
    </w:p>
    <w:p w14:paraId="1C03B5A5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agga PS, Sandhu DK, and Sharma S. 1990. Purification and characterization of cellulolytic enzymes produced by </w:t>
      </w:r>
      <w:r w:rsidRPr="00F66DDD">
        <w:rPr>
          <w:i/>
        </w:rPr>
        <w:t>Aspergillus nidulans</w:t>
      </w:r>
      <w:r w:rsidRPr="00F66DDD">
        <w:t>.</w:t>
      </w:r>
      <w:r w:rsidRPr="00F66DDD">
        <w:rPr>
          <w:i/>
        </w:rPr>
        <w:t xml:space="preserve"> J Appl Bacteriol</w:t>
      </w:r>
      <w:r w:rsidRPr="00F66DDD">
        <w:t xml:space="preserve"> 68:61-68. DOI 10.1111/j.1365-2672.1990.tb02549.x</w:t>
      </w:r>
    </w:p>
    <w:p w14:paraId="511F1A7C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ailey MJ, Siikaaho M, Valkeajarvi A, and Penttila ME. 1993. Hydrolytic properties of 2 cellulases of </w:t>
      </w:r>
      <w:r w:rsidRPr="00F66DDD">
        <w:rPr>
          <w:i/>
        </w:rPr>
        <w:t>Trichoderma reesei</w:t>
      </w:r>
      <w:r w:rsidRPr="00F66DDD">
        <w:t xml:space="preserve"> expressed in yeast.</w:t>
      </w:r>
      <w:r w:rsidRPr="00F66DDD">
        <w:rPr>
          <w:i/>
        </w:rPr>
        <w:t xml:space="preserve"> Biotechnol Appl Bioc</w:t>
      </w:r>
      <w:r w:rsidRPr="00F66DDD">
        <w:t xml:space="preserve"> 17:65-76. </w:t>
      </w:r>
    </w:p>
    <w:p w14:paraId="44C2E94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araznenok VA, Becker EG, Ankudimova NV, and Okunev NN. 1999. Characterization of neutral xylanases from </w:t>
      </w:r>
      <w:r w:rsidRPr="00F66DDD">
        <w:rPr>
          <w:i/>
        </w:rPr>
        <w:t xml:space="preserve">Chaetomium cellulolyticum </w:t>
      </w:r>
      <w:r w:rsidRPr="00F66DDD">
        <w:t>and their biobleaching effect on eucalyptus pulp.</w:t>
      </w:r>
      <w:r w:rsidRPr="00F66DDD">
        <w:rPr>
          <w:i/>
        </w:rPr>
        <w:t xml:space="preserve"> Enzyme Microb Technol</w:t>
      </w:r>
      <w:r w:rsidRPr="00F66DDD">
        <w:t xml:space="preserve"> 25:651-659. Doi 10.1016/S0141-0229(99)00091-5</w:t>
      </w:r>
    </w:p>
    <w:p w14:paraId="34EB5B0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halla A, Bischoff KM, and Sani RK. 2014. Highly thermostable GH39 beta-xylosidase from a </w:t>
      </w:r>
      <w:r w:rsidRPr="00F66DDD">
        <w:rPr>
          <w:i/>
        </w:rPr>
        <w:t xml:space="preserve">Geobacillus </w:t>
      </w:r>
      <w:r w:rsidRPr="00F66DDD">
        <w:t>sp strain WSUCF1.</w:t>
      </w:r>
      <w:r w:rsidRPr="00F66DDD">
        <w:rPr>
          <w:i/>
        </w:rPr>
        <w:t xml:space="preserve"> BMC Biotechnol</w:t>
      </w:r>
      <w:r w:rsidRPr="00F66DDD">
        <w:t xml:space="preserve"> 14:963-973. Artn 963 10.1186/S12896-014-0106-8</w:t>
      </w:r>
    </w:p>
    <w:p w14:paraId="6DE13A4A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hat KM, Gaikwad JS, and Maheshwari R. 1993. Purification and characterization of an extracellular beta-glucosidase from the thermophilic fungus </w:t>
      </w:r>
      <w:r w:rsidRPr="00F66DDD">
        <w:rPr>
          <w:i/>
        </w:rPr>
        <w:t xml:space="preserve">Sporotrichum thermophile </w:t>
      </w:r>
      <w:r w:rsidRPr="00F66DDD">
        <w:t>and its influence on cellulase activity.</w:t>
      </w:r>
      <w:r w:rsidRPr="00F66DDD">
        <w:rPr>
          <w:i/>
        </w:rPr>
        <w:t xml:space="preserve"> J Gen Microbiol</w:t>
      </w:r>
      <w:r w:rsidRPr="00F66DDD">
        <w:t xml:space="preserve"> 139:2825-2832. </w:t>
      </w:r>
    </w:p>
    <w:p w14:paraId="3C71B6F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ok JD, Yernool DA, and Eveleigh DE. 1998. Purification, characterization, and molecular analysis of thermostable cellulases CelA and CelB from </w:t>
      </w:r>
      <w:r w:rsidRPr="00F66DDD">
        <w:rPr>
          <w:i/>
        </w:rPr>
        <w:t>Thermotoga neapolitana</w:t>
      </w:r>
      <w:r w:rsidRPr="00F66DDD">
        <w:t>.</w:t>
      </w:r>
      <w:r w:rsidRPr="00F66DDD">
        <w:rPr>
          <w:i/>
        </w:rPr>
        <w:t xml:space="preserve"> Appl Environ Microbiol</w:t>
      </w:r>
      <w:r w:rsidRPr="00F66DDD">
        <w:t xml:space="preserve"> 64:4774-4781. </w:t>
      </w:r>
    </w:p>
    <w:p w14:paraId="4BD2292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ronnenmeier K, Rucknagel KP, and Staudenbauer WL. 1991. Purification and properties of a novel type of exo-1,4-beta-glucanase (avicelase II) from the cellulolytic thermophile </w:t>
      </w:r>
      <w:r w:rsidRPr="00F66DDD">
        <w:rPr>
          <w:i/>
        </w:rPr>
        <w:t>Clostridium stercorarium</w:t>
      </w:r>
      <w:r w:rsidRPr="00F66DDD">
        <w:t>.</w:t>
      </w:r>
      <w:r w:rsidRPr="00F66DDD">
        <w:rPr>
          <w:i/>
        </w:rPr>
        <w:t xml:space="preserve"> Eur J Biochem</w:t>
      </w:r>
      <w:r w:rsidRPr="00F66DDD">
        <w:t xml:space="preserve"> 200:379-385. </w:t>
      </w:r>
    </w:p>
    <w:p w14:paraId="20D841F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ronnenmeier K, and Staudenbauer WL. 1988. Purification and properties of an extracellular beta-glucosidase from the cellulolytic thermophile </w:t>
      </w:r>
      <w:r w:rsidRPr="00F66DDD">
        <w:rPr>
          <w:i/>
        </w:rPr>
        <w:t>Clostridium stercorarium</w:t>
      </w:r>
      <w:r w:rsidRPr="00F66DDD">
        <w:t>.</w:t>
      </w:r>
      <w:r w:rsidRPr="00F66DDD">
        <w:rPr>
          <w:i/>
        </w:rPr>
        <w:t xml:space="preserve"> Appl Microbiol Biot</w:t>
      </w:r>
      <w:r w:rsidRPr="00F66DDD">
        <w:t xml:space="preserve"> 28:380-386. </w:t>
      </w:r>
    </w:p>
    <w:p w14:paraId="533D82CA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Bukhtojarov FE, Ustinov BB, Salanovich TN, Antonov AI, Gusakov AV, Okunev ON, and Sinitsyn AP. 2004. Cellulase complex of the fungus </w:t>
      </w:r>
      <w:r w:rsidRPr="00F66DDD">
        <w:rPr>
          <w:i/>
        </w:rPr>
        <w:t>Chrysosporium lucknowense</w:t>
      </w:r>
      <w:r w:rsidRPr="00F66DDD">
        <w:t>: Isolation and characterization of endoglucanases and cellobiohydrolases.</w:t>
      </w:r>
      <w:r w:rsidRPr="00F66DDD">
        <w:rPr>
          <w:i/>
        </w:rPr>
        <w:t xml:space="preserve"> Biochemistry</w:t>
      </w:r>
      <w:r w:rsidRPr="00F66DDD">
        <w:t xml:space="preserve"> 69:542-551. Doi 10.1023/B:Biry.0000029853.34093.13</w:t>
      </w:r>
    </w:p>
    <w:p w14:paraId="25CC2CC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ardoso OAV, and Ferreira EX. 2003. Purification and characterization of a novel cellulase-free xylanase from </w:t>
      </w:r>
      <w:r w:rsidRPr="00F66DDD">
        <w:rPr>
          <w:i/>
        </w:rPr>
        <w:t>Acrophialophora nainiana</w:t>
      </w:r>
      <w:r w:rsidRPr="00F66DDD">
        <w:t>.</w:t>
      </w:r>
      <w:r w:rsidRPr="00F66DDD">
        <w:rPr>
          <w:i/>
        </w:rPr>
        <w:t xml:space="preserve"> FEMS Microbiol Lett</w:t>
      </w:r>
      <w:r w:rsidRPr="00F66DDD">
        <w:t xml:space="preserve"> 223:309-314. 10.1016/S0378-1097(03)00392-6</w:t>
      </w:r>
    </w:p>
    <w:p w14:paraId="5D36948C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 xml:space="preserve">Chen HZ, Li XL, and Ljungdahl LG. 1994. Isolation and properties of an extracellular beta-glucosidase from the polycentric rumen fungus </w:t>
      </w:r>
      <w:r w:rsidRPr="00F66DDD">
        <w:rPr>
          <w:i/>
        </w:rPr>
        <w:t>Orpinomyces s</w:t>
      </w:r>
      <w:r w:rsidRPr="00F66DDD">
        <w:t>p strain pc-2.</w:t>
      </w:r>
      <w:r w:rsidRPr="00F66DDD">
        <w:rPr>
          <w:i/>
        </w:rPr>
        <w:t xml:space="preserve"> Appl Environ Microbiol</w:t>
      </w:r>
      <w:r w:rsidRPr="00F66DDD">
        <w:t xml:space="preserve"> 60:64-70. </w:t>
      </w:r>
    </w:p>
    <w:p w14:paraId="54B5823A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hristakopoulos P, Kekos D, Macris BJ, Claeyssens M, and Bhat MK. 1996. Purification and characterisation of a major xylanase with cellulase and transferase activities from </w:t>
      </w:r>
      <w:r w:rsidRPr="00F66DDD">
        <w:rPr>
          <w:i/>
        </w:rPr>
        <w:t>Fusarium oxysporum</w:t>
      </w:r>
      <w:r w:rsidRPr="00F66DDD">
        <w:t>.</w:t>
      </w:r>
      <w:r w:rsidRPr="00F66DDD">
        <w:rPr>
          <w:i/>
        </w:rPr>
        <w:t xml:space="preserve"> Carbohyd Res</w:t>
      </w:r>
      <w:r w:rsidRPr="00F66DDD">
        <w:t xml:space="preserve"> 289:91-104. Doi 10.1016/0008-6215(96)00146-2</w:t>
      </w:r>
    </w:p>
    <w:p w14:paraId="4B5848C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itti JE, Sandine WE, and Elliker PR. 1965. Beta-galactosidase of </w:t>
      </w:r>
      <w:r w:rsidRPr="00F66DDD">
        <w:rPr>
          <w:i/>
        </w:rPr>
        <w:t>Streptococcus lactis</w:t>
      </w:r>
      <w:r w:rsidRPr="00F66DDD">
        <w:t>.</w:t>
      </w:r>
      <w:r w:rsidRPr="00F66DDD">
        <w:rPr>
          <w:i/>
        </w:rPr>
        <w:t xml:space="preserve"> J Bacteriol</w:t>
      </w:r>
      <w:r w:rsidRPr="00F66DDD">
        <w:t xml:space="preserve"> 89:937-942. </w:t>
      </w:r>
    </w:p>
    <w:p w14:paraId="70A6F414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ohen R, Suzuki MR, and Hammel KE. 2005. Processive endoglucanase active in crystalline cellulose hydrolysis by the brown rot basidiomycete </w:t>
      </w:r>
      <w:r w:rsidRPr="00F66DDD">
        <w:rPr>
          <w:i/>
        </w:rPr>
        <w:t>Gloeophyllum trabeum</w:t>
      </w:r>
      <w:r w:rsidRPr="00F66DDD">
        <w:t>.</w:t>
      </w:r>
      <w:r w:rsidRPr="00F66DDD">
        <w:rPr>
          <w:i/>
        </w:rPr>
        <w:t xml:space="preserve"> Appl Environ Microbiol</w:t>
      </w:r>
      <w:r w:rsidRPr="00F66DDD">
        <w:t xml:space="preserve"> 71:2412-2417. 10.1128/Aem.71.5.2412-2417.2005</w:t>
      </w:r>
    </w:p>
    <w:p w14:paraId="708FC21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orrea JM, Graciano L, Abrahao J, Loth EA, Gandra RF, Kadowaki MK, Henn C, and Simao RDG. 2012. Expression and characterization of a GH39 beta-xylosidase II from </w:t>
      </w:r>
      <w:r w:rsidRPr="00F66DDD">
        <w:rPr>
          <w:i/>
        </w:rPr>
        <w:t>Caulobacter crescentus</w:t>
      </w:r>
      <w:r w:rsidRPr="00F66DDD">
        <w:t>.</w:t>
      </w:r>
      <w:r w:rsidRPr="00F66DDD">
        <w:rPr>
          <w:i/>
        </w:rPr>
        <w:t xml:space="preserve"> Appl Biochem Biotech</w:t>
      </w:r>
      <w:r w:rsidRPr="00F66DDD">
        <w:t xml:space="preserve"> 168:2218-2229. 10.1007/s12010-012-9931-1</w:t>
      </w:r>
    </w:p>
    <w:p w14:paraId="37820576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urry C, Gilkes N, O'Neill G, Miller RC, and Skipper N. 1988. Expression and secretion of a </w:t>
      </w:r>
      <w:r w:rsidRPr="00F66DDD">
        <w:rPr>
          <w:i/>
        </w:rPr>
        <w:t xml:space="preserve">Cellulomonas fimi </w:t>
      </w:r>
      <w:r w:rsidRPr="00F66DDD">
        <w:t xml:space="preserve">exoglucanase in </w:t>
      </w:r>
      <w:r w:rsidRPr="00F66DDD">
        <w:rPr>
          <w:i/>
        </w:rPr>
        <w:t>Saccharomyces cerevisiae</w:t>
      </w:r>
      <w:r w:rsidRPr="00F66DDD">
        <w:t>.</w:t>
      </w:r>
      <w:r w:rsidRPr="00F66DDD">
        <w:rPr>
          <w:i/>
        </w:rPr>
        <w:t xml:space="preserve"> Appl Environ Microbiol</w:t>
      </w:r>
      <w:r w:rsidRPr="00F66DDD">
        <w:t xml:space="preserve"> 54:476-484. </w:t>
      </w:r>
    </w:p>
    <w:p w14:paraId="4B561737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Czjzek M, Ben David A, Braman T, Shoham G, Henrissat B, and Shoham Y. 2005. Enzyme-substrate complex structures of a GH39 beta-xylosidase from </w:t>
      </w:r>
      <w:r w:rsidRPr="00F66DDD">
        <w:rPr>
          <w:i/>
        </w:rPr>
        <w:t>Geobacillus stearothermophilus</w:t>
      </w:r>
      <w:r w:rsidRPr="00F66DDD">
        <w:t>.</w:t>
      </w:r>
      <w:r w:rsidRPr="00F66DDD">
        <w:rPr>
          <w:i/>
        </w:rPr>
        <w:t xml:space="preserve"> J Mol Biol</w:t>
      </w:r>
      <w:r w:rsidRPr="00F66DDD">
        <w:t xml:space="preserve"> 353:838-846. 10.1016/j.jmb.2005.09.003</w:t>
      </w:r>
    </w:p>
    <w:p w14:paraId="1BE793E2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Deshpande V, Lachke A, Mishra C, Keskar S, and Rao M. 1986. Mode of action and properties of xylanase and beta-xylosidase from </w:t>
      </w:r>
      <w:r w:rsidRPr="00F66DDD">
        <w:rPr>
          <w:i/>
        </w:rPr>
        <w:t>Neurospora crassa</w:t>
      </w:r>
      <w:r w:rsidRPr="00F66DDD">
        <w:t>.</w:t>
      </w:r>
      <w:r w:rsidRPr="00F66DDD">
        <w:rPr>
          <w:i/>
        </w:rPr>
        <w:t xml:space="preserve"> Biotechnol Bioeng</w:t>
      </w:r>
      <w:r w:rsidRPr="00F66DDD">
        <w:t xml:space="preserve"> 28:1832-1837. DOI 10.1002/bit.260281210</w:t>
      </w:r>
    </w:p>
    <w:p w14:paraId="491D408C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Dhillon A, Gupta JK, and Khanna S. 2000. Enhanced production, purification and characterisation of a novel cellulase-poor thermostable, alkalitolerant xylanase from </w:t>
      </w:r>
      <w:r w:rsidRPr="00F66DDD">
        <w:rPr>
          <w:i/>
        </w:rPr>
        <w:t xml:space="preserve">Bacillus circulans </w:t>
      </w:r>
      <w:r w:rsidRPr="00F66DDD">
        <w:t>AB 16.</w:t>
      </w:r>
      <w:r w:rsidRPr="00F66DDD">
        <w:rPr>
          <w:i/>
        </w:rPr>
        <w:t xml:space="preserve"> Process Biochem</w:t>
      </w:r>
      <w:r w:rsidRPr="00F66DDD">
        <w:t xml:space="preserve"> 35:849-856. Doi 10.1016/S0032-9592(99)00152-1</w:t>
      </w:r>
    </w:p>
    <w:p w14:paraId="7E75929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Dobberstein J, and Emeis CC. 1991. Purification and characterization of beta-xylosidase from </w:t>
      </w:r>
      <w:r w:rsidRPr="00F66DDD">
        <w:rPr>
          <w:i/>
        </w:rPr>
        <w:t>Aureobasidium pullulans</w:t>
      </w:r>
      <w:r w:rsidRPr="00F66DDD">
        <w:t>.</w:t>
      </w:r>
      <w:r w:rsidRPr="00F66DDD">
        <w:rPr>
          <w:i/>
        </w:rPr>
        <w:t xml:space="preserve"> Appl Microbiol Biot</w:t>
      </w:r>
      <w:r w:rsidRPr="00F66DDD">
        <w:t xml:space="preserve"> 35:210-215. </w:t>
      </w:r>
    </w:p>
    <w:p w14:paraId="7D201D04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Dutta T, Sengupta R, Sahoo R, Ray SS, Bhattacharjee A, and Ghosh S. 2007. A novel cellulase free alkaliphilic xylanase from alkali tolerant </w:t>
      </w:r>
      <w:r w:rsidRPr="00F66DDD">
        <w:rPr>
          <w:i/>
        </w:rPr>
        <w:t>Penicillium citrinum</w:t>
      </w:r>
      <w:r w:rsidRPr="00F66DDD">
        <w:t>: production, purification and characterization.</w:t>
      </w:r>
      <w:r w:rsidRPr="00F66DDD">
        <w:rPr>
          <w:i/>
        </w:rPr>
        <w:t xml:space="preserve"> Lett Appl Microbiol</w:t>
      </w:r>
      <w:r w:rsidRPr="00F66DDD">
        <w:t xml:space="preserve"> 44:206-211. 10.1111/j.1472-765X.2006.02042.x</w:t>
      </w:r>
    </w:p>
    <w:p w14:paraId="4C84CCE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Gamauf C, Marchetti M, Kallio J, Puranen T, Vehmaanpera J, Allmaier G, Kubicek CP, and Seiboth B. 2007. Characterization of the bga1-encoded glycoside hydrolase family 35 beta-galactosidase of </w:t>
      </w:r>
      <w:r w:rsidRPr="00F66DDD">
        <w:rPr>
          <w:i/>
        </w:rPr>
        <w:t xml:space="preserve">Hypocrea jecorina </w:t>
      </w:r>
      <w:r w:rsidRPr="00F66DDD">
        <w:t>with galacto-beta-D-galactanase activity.</w:t>
      </w:r>
      <w:r w:rsidRPr="00F66DDD">
        <w:rPr>
          <w:i/>
        </w:rPr>
        <w:t xml:space="preserve"> FEBS J</w:t>
      </w:r>
      <w:r w:rsidRPr="00F66DDD">
        <w:t xml:space="preserve"> 274:1691-1700. 10.1111/j.1742-4658.2007.05714.x</w:t>
      </w:r>
    </w:p>
    <w:p w14:paraId="76CB90D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Garcia-Campayo V, and Wood TM. 1993. Purification and characterization of a beta-D-xylosidase from the anaerobic rumen fungus </w:t>
      </w:r>
      <w:r w:rsidRPr="00F66DDD">
        <w:rPr>
          <w:i/>
        </w:rPr>
        <w:t>Neocallimastix frontalis</w:t>
      </w:r>
      <w:r w:rsidRPr="00F66DDD">
        <w:t>.</w:t>
      </w:r>
      <w:r w:rsidRPr="00F66DDD">
        <w:rPr>
          <w:i/>
        </w:rPr>
        <w:t xml:space="preserve"> Carbohyd Res</w:t>
      </w:r>
      <w:r w:rsidRPr="00F66DDD">
        <w:t xml:space="preserve"> 242:229-245. Doi 10.1016/0008-6215(93)80037-F</w:t>
      </w:r>
    </w:p>
    <w:p w14:paraId="33610956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Gardner RM, Doerner KC, and White BA. 1987. Purification and characterization of an exo-beta-1,4-glucanase from </w:t>
      </w:r>
      <w:r w:rsidRPr="00F66DDD">
        <w:rPr>
          <w:i/>
        </w:rPr>
        <w:t xml:space="preserve">Ruminococcus flavefaciens </w:t>
      </w:r>
      <w:r w:rsidRPr="00F66DDD">
        <w:t>FD-1.</w:t>
      </w:r>
      <w:r w:rsidRPr="00F66DDD">
        <w:rPr>
          <w:i/>
        </w:rPr>
        <w:t xml:space="preserve"> J Bacteriol</w:t>
      </w:r>
      <w:r w:rsidRPr="00F66DDD">
        <w:t xml:space="preserve"> 169:4581-4588. </w:t>
      </w:r>
    </w:p>
    <w:p w14:paraId="40B9534C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akamada Y, Koike K, Yoshimatsu T, Mori H, Kobayashi T, and Ito S. 1997. Thermostable alkaline cellulase from an alkaliphilic isolate, </w:t>
      </w:r>
      <w:r w:rsidRPr="00F66DDD">
        <w:rPr>
          <w:i/>
        </w:rPr>
        <w:t xml:space="preserve">Bacillus </w:t>
      </w:r>
      <w:r w:rsidRPr="00F66DDD">
        <w:t>sp. KSM-S237.</w:t>
      </w:r>
      <w:r w:rsidRPr="00F66DDD">
        <w:rPr>
          <w:i/>
        </w:rPr>
        <w:t xml:space="preserve"> Extremophiles</w:t>
      </w:r>
      <w:r w:rsidRPr="00F66DDD">
        <w:t xml:space="preserve"> 1:151-156. DOI 10.1007/s007920050028</w:t>
      </w:r>
    </w:p>
    <w:p w14:paraId="636F95B1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 xml:space="preserve">Harhangi HR, Steenbakkers PJM, Akhmanova A, Jetten MSM, van der Drift C, and Op den Camp HJM. 2002. A highly expressed family 1 beta-glucosidase with transglycosylation capacity from the anaerobic fungus </w:t>
      </w:r>
      <w:r w:rsidRPr="00F66DDD">
        <w:rPr>
          <w:i/>
        </w:rPr>
        <w:t xml:space="preserve">Piromyces </w:t>
      </w:r>
      <w:r w:rsidRPr="00F66DDD">
        <w:t>sp E2.</w:t>
      </w:r>
      <w:r w:rsidRPr="00F66DDD">
        <w:rPr>
          <w:i/>
        </w:rPr>
        <w:t xml:space="preserve"> BBA-Gene Struct Expr</w:t>
      </w:r>
      <w:r w:rsidRPr="00F66DDD">
        <w:t xml:space="preserve"> 1574:293-303. Pii S0167-4781(01)00380-3</w:t>
      </w:r>
    </w:p>
    <w:p w14:paraId="71061F2F" w14:textId="77777777" w:rsidR="00F66DDD" w:rsidRPr="00F66DDD" w:rsidRDefault="00F66DDD" w:rsidP="00F66DDD">
      <w:pPr>
        <w:pStyle w:val="EndNoteBibliography"/>
        <w:ind w:left="720" w:hanging="720"/>
      </w:pPr>
      <w:r w:rsidRPr="00F66DDD">
        <w:t>Doi 10.1016/S0167-4781(01)00380-3</w:t>
      </w:r>
    </w:p>
    <w:p w14:paraId="7D46FCC1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ayashi S, Ohno T, Ito M, and Yokoi H. 2001. Purification and properties of the cell-associated ss-xylosidase from </w:t>
      </w:r>
      <w:r w:rsidRPr="00F66DDD">
        <w:rPr>
          <w:i/>
        </w:rPr>
        <w:t>Aureobasidium</w:t>
      </w:r>
      <w:r w:rsidRPr="00F66DDD">
        <w:t>.</w:t>
      </w:r>
      <w:r w:rsidRPr="00F66DDD">
        <w:rPr>
          <w:i/>
        </w:rPr>
        <w:t xml:space="preserve"> J Ind Microbiol Biot</w:t>
      </w:r>
      <w:r w:rsidRPr="00F66DDD">
        <w:t xml:space="preserve"> 26:276-279. DOI 10.1038/sj.jim.7000120</w:t>
      </w:r>
    </w:p>
    <w:p w14:paraId="2B7A2801" w14:textId="77777777" w:rsidR="00F66DDD" w:rsidRPr="00F66DDD" w:rsidRDefault="00F66DDD" w:rsidP="00F66DDD">
      <w:pPr>
        <w:pStyle w:val="EndNoteBibliography"/>
        <w:ind w:left="720" w:hanging="720"/>
      </w:pPr>
      <w:r w:rsidRPr="00F66DDD">
        <w:t>Hebraud M, and Fevre M. 1988a. Characterization of Glycoside and Polysaccharide Hydrolases Secreted by the Rumen Anaerobic Fungi Neocallimastix-Frontalis, Sphaeromonas-Communis and Piromonas-Communis.</w:t>
      </w:r>
      <w:r w:rsidRPr="00F66DDD">
        <w:rPr>
          <w:i/>
        </w:rPr>
        <w:t xml:space="preserve"> Journal of General Microbiology</w:t>
      </w:r>
      <w:r w:rsidRPr="00F66DDD">
        <w:t xml:space="preserve"> 134:1123-1129. </w:t>
      </w:r>
    </w:p>
    <w:p w14:paraId="58D08DF2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ebraud M, and Fevre M. 1988b. Characterization of glycoside and polysaccharide hydrolases secreted by the rumen anaerobic fungi </w:t>
      </w:r>
      <w:r w:rsidRPr="00F66DDD">
        <w:rPr>
          <w:i/>
        </w:rPr>
        <w:t>Neocallimastix frontalis</w:t>
      </w:r>
      <w:r w:rsidRPr="00F66DDD">
        <w:t xml:space="preserve">, </w:t>
      </w:r>
      <w:r w:rsidRPr="00F66DDD">
        <w:rPr>
          <w:i/>
        </w:rPr>
        <w:t xml:space="preserve">Sphaeromonas communis </w:t>
      </w:r>
      <w:r w:rsidRPr="00F66DDD">
        <w:t xml:space="preserve">and </w:t>
      </w:r>
      <w:r w:rsidRPr="00F66DDD">
        <w:rPr>
          <w:i/>
        </w:rPr>
        <w:t>Piromonas communis</w:t>
      </w:r>
      <w:r w:rsidRPr="00F66DDD">
        <w:t>.</w:t>
      </w:r>
      <w:r w:rsidRPr="00F66DDD">
        <w:rPr>
          <w:i/>
        </w:rPr>
        <w:t xml:space="preserve"> J Gen Microbiol</w:t>
      </w:r>
      <w:r w:rsidRPr="00F66DDD">
        <w:t xml:space="preserve"> 134:1123-1129. </w:t>
      </w:r>
    </w:p>
    <w:p w14:paraId="6693F79F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ebraud M, and Fevre M. 1990. Purification and characterization of an extracellular beta-xylosidase from the rumen anaerobic fungus </w:t>
      </w:r>
      <w:r w:rsidRPr="00F66DDD">
        <w:rPr>
          <w:i/>
        </w:rPr>
        <w:t>Neocallimastix frontalis</w:t>
      </w:r>
      <w:r w:rsidRPr="00F66DDD">
        <w:t>.</w:t>
      </w:r>
      <w:r w:rsidRPr="00F66DDD">
        <w:rPr>
          <w:i/>
        </w:rPr>
        <w:t xml:space="preserve"> FEMS Microbiol Lett</w:t>
      </w:r>
      <w:r w:rsidRPr="00F66DDD">
        <w:t xml:space="preserve"> 72:11-16. DOI 10.1111/j.1574-6968.1990.tb03853.x</w:t>
      </w:r>
    </w:p>
    <w:p w14:paraId="1938C3C6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inz SWA, van den Broek LAM, Beldman G, Vincken JP, and Voragen AGJ. 2004. Beta-galactosidase from </w:t>
      </w:r>
      <w:r w:rsidRPr="00F66DDD">
        <w:rPr>
          <w:i/>
        </w:rPr>
        <w:t>Bifidobacterium adolescentis</w:t>
      </w:r>
      <w:r w:rsidRPr="00F66DDD">
        <w:t xml:space="preserve"> DSM20083 prefers beta(1,4)-galactosides over lactose.</w:t>
      </w:r>
      <w:r w:rsidRPr="00F66DDD">
        <w:rPr>
          <w:i/>
        </w:rPr>
        <w:t xml:space="preserve"> Appl Microbiol Biot</w:t>
      </w:r>
      <w:r w:rsidRPr="00F66DDD">
        <w:t xml:space="preserve"> 66:276-284. 10.1007/s00253-004-1745-9</w:t>
      </w:r>
    </w:p>
    <w:p w14:paraId="0716F53A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Huang XP, and Monk C. 2004. Purification and characterization of a cellulase (CMCase) from a newly isolated thermophilic aerobic bacterium </w:t>
      </w:r>
      <w:r w:rsidRPr="00F66DDD">
        <w:rPr>
          <w:i/>
        </w:rPr>
        <w:t>Caldibacillus cellulovorans</w:t>
      </w:r>
      <w:r w:rsidRPr="00F66DDD">
        <w:t xml:space="preserve"> gen. nov., sp nov.</w:t>
      </w:r>
      <w:r w:rsidRPr="00F66DDD">
        <w:rPr>
          <w:i/>
        </w:rPr>
        <w:t xml:space="preserve"> World J Microb Biot</w:t>
      </w:r>
      <w:r w:rsidRPr="00F66DDD">
        <w:t xml:space="preserve"> 20:85-92. Doi 10.1023/B:Wibi.0000013316.12730.E7</w:t>
      </w:r>
    </w:p>
    <w:p w14:paraId="4C84B414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Iembo T, Azevedo MO, Bloch C, and Filho EXF. 2006. Purification and partial characterization omicron f a new beta-xylosidase from </w:t>
      </w:r>
      <w:r w:rsidRPr="00F66DDD">
        <w:rPr>
          <w:i/>
        </w:rPr>
        <w:t>Humicola grisea var. thermoidea</w:t>
      </w:r>
      <w:r w:rsidRPr="00F66DDD">
        <w:t>.</w:t>
      </w:r>
      <w:r w:rsidRPr="00F66DDD">
        <w:rPr>
          <w:i/>
        </w:rPr>
        <w:t xml:space="preserve"> World J Microb Biot</w:t>
      </w:r>
      <w:r w:rsidRPr="00F66DDD">
        <w:t xml:space="preserve"> 22:475-479. 10.1007/s11274-005-9059-3</w:t>
      </w:r>
    </w:p>
    <w:p w14:paraId="36521453" w14:textId="77777777" w:rsidR="00F66DDD" w:rsidRPr="00F66DDD" w:rsidRDefault="00F66DDD" w:rsidP="00F66DDD">
      <w:pPr>
        <w:pStyle w:val="EndNoteBibliography"/>
        <w:ind w:left="720" w:hanging="720"/>
      </w:pPr>
      <w:r w:rsidRPr="00F66DDD">
        <w:t>John M, Schmidt B, and Schmidt J. 1979. Purification and some properties of five endo-1,4-beta-D-xylanases and a beta-D-xylosidase produced by a strain of</w:t>
      </w:r>
      <w:r w:rsidRPr="00F66DDD">
        <w:rPr>
          <w:i/>
        </w:rPr>
        <w:t xml:space="preserve"> Aspergillus niger</w:t>
      </w:r>
      <w:r w:rsidRPr="00F66DDD">
        <w:t>.</w:t>
      </w:r>
      <w:r w:rsidRPr="00F66DDD">
        <w:rPr>
          <w:i/>
        </w:rPr>
        <w:t xml:space="preserve"> Can J Biochem Cell B</w:t>
      </w:r>
      <w:r w:rsidRPr="00F66DDD">
        <w:t xml:space="preserve"> 57:125-134. </w:t>
      </w:r>
    </w:p>
    <w:p w14:paraId="5E9684A5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Jorgensen H, Eriksson T, Borjesson J, Tjerneld F, and Olsson L. 2003. Purification and characterization of five cellulases and one xylanase from </w:t>
      </w:r>
      <w:r w:rsidRPr="00F66DDD">
        <w:rPr>
          <w:i/>
        </w:rPr>
        <w:t>Penicillium brasilianum</w:t>
      </w:r>
      <w:r w:rsidRPr="00F66DDD">
        <w:t xml:space="preserve"> IBT 20888.</w:t>
      </w:r>
      <w:r w:rsidRPr="00F66DDD">
        <w:rPr>
          <w:i/>
        </w:rPr>
        <w:t xml:space="preserve"> Enzyme Microb Tech</w:t>
      </w:r>
      <w:r w:rsidRPr="00F66DDD">
        <w:t xml:space="preserve"> 32:851-861. 10.1016/S0141-0229(03)00056-5</w:t>
      </w:r>
    </w:p>
    <w:p w14:paraId="330C5464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Kiss T, and Kiss L. 2000. Purification and characterization of an extracellular beta-D-xylosidase from </w:t>
      </w:r>
      <w:r w:rsidRPr="00F66DDD">
        <w:rPr>
          <w:i/>
        </w:rPr>
        <w:t>Aspergillus carbonarius</w:t>
      </w:r>
      <w:r w:rsidRPr="00F66DDD">
        <w:t>.</w:t>
      </w:r>
      <w:r w:rsidRPr="00F66DDD">
        <w:rPr>
          <w:i/>
        </w:rPr>
        <w:t xml:space="preserve"> World J Microb Biot</w:t>
      </w:r>
      <w:r w:rsidRPr="00F66DDD">
        <w:t xml:space="preserve"> 16:465-470. Doi 10.1023/A:1008912025896</w:t>
      </w:r>
    </w:p>
    <w:p w14:paraId="6EBF8C2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Kitpreechavanich V, Hayashi M, and Nagai S. 1986. Purification and characterization of extracellular beta-xylosidase and beta-glucosidase from </w:t>
      </w:r>
      <w:r w:rsidRPr="00F66DDD">
        <w:rPr>
          <w:i/>
        </w:rPr>
        <w:t>Aspergillus fumigatus</w:t>
      </w:r>
      <w:r w:rsidRPr="00F66DDD">
        <w:t>.</w:t>
      </w:r>
      <w:r w:rsidRPr="00F66DDD">
        <w:rPr>
          <w:i/>
        </w:rPr>
        <w:t xml:space="preserve"> Agr Biol Chem </w:t>
      </w:r>
      <w:r w:rsidRPr="00F66DDD">
        <w:t xml:space="preserve">50:1703-1711. </w:t>
      </w:r>
    </w:p>
    <w:p w14:paraId="2CFE78B9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Kormelink FJM, Searlevanleeuwen MJE, Wood TM, and Voragen AGJ. 1993. Purification and characterization of 3 endo-(1,4)-beta-xylanases and one beta-xylosidase from </w:t>
      </w:r>
      <w:r w:rsidRPr="00F66DDD">
        <w:rPr>
          <w:i/>
        </w:rPr>
        <w:t>Aspergillus awamori</w:t>
      </w:r>
      <w:r w:rsidRPr="00F66DDD">
        <w:t>.</w:t>
      </w:r>
      <w:r w:rsidRPr="00F66DDD">
        <w:rPr>
          <w:i/>
        </w:rPr>
        <w:t xml:space="preserve"> J Biotechnol</w:t>
      </w:r>
      <w:r w:rsidRPr="00F66DDD">
        <w:t xml:space="preserve"> 27:249-265. Doi 10.1016/0168-1656(93)90089-6</w:t>
      </w:r>
    </w:p>
    <w:p w14:paraId="72C57423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Kumar S, and Ramon D. 1996. Purification and regulation of the synthesis of a beta-xylosidase from </w:t>
      </w:r>
      <w:r w:rsidRPr="00F66DDD">
        <w:rPr>
          <w:i/>
        </w:rPr>
        <w:t>Aspergillus nidulans</w:t>
      </w:r>
      <w:r w:rsidRPr="00F66DDD">
        <w:t>.</w:t>
      </w:r>
      <w:r w:rsidRPr="00F66DDD">
        <w:rPr>
          <w:i/>
        </w:rPr>
        <w:t xml:space="preserve"> FEMS Microbiol Lett</w:t>
      </w:r>
      <w:r w:rsidRPr="00F66DDD">
        <w:t xml:space="preserve"> 135:287-293. DOI 10.1111/j.1574-6968.1996.tb08003.x</w:t>
      </w:r>
    </w:p>
    <w:p w14:paraId="700D9349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adero M, Santos A, Garcia JL, Carrascosa AV, Pessela BCC, and Garcia-Ochoa F. 2002. Studies on the activity and the stability of beta-galactosidases from </w:t>
      </w:r>
      <w:r w:rsidRPr="00F66DDD">
        <w:rPr>
          <w:i/>
        </w:rPr>
        <w:t xml:space="preserve">Thermus </w:t>
      </w:r>
      <w:r w:rsidRPr="00F66DDD">
        <w:t xml:space="preserve">sp strain T2 </w:t>
      </w:r>
      <w:r w:rsidRPr="00F66DDD">
        <w:lastRenderedPageBreak/>
        <w:t xml:space="preserve">and from </w:t>
      </w:r>
      <w:r w:rsidRPr="00F66DDD">
        <w:rPr>
          <w:i/>
        </w:rPr>
        <w:t>Kluyveromyces fragilis</w:t>
      </w:r>
      <w:r w:rsidRPr="00F66DDD">
        <w:t>.</w:t>
      </w:r>
      <w:r w:rsidRPr="00F66DDD">
        <w:rPr>
          <w:i/>
        </w:rPr>
        <w:t xml:space="preserve"> Enzyme Microb Tech</w:t>
      </w:r>
      <w:r w:rsidRPr="00F66DDD">
        <w:t xml:space="preserve"> 30:392-405. Pii S0141-0229(01)00506-3</w:t>
      </w:r>
    </w:p>
    <w:p w14:paraId="2BEF79DF" w14:textId="77777777" w:rsidR="00F66DDD" w:rsidRPr="00F66DDD" w:rsidRDefault="00F66DDD" w:rsidP="00F66DDD">
      <w:pPr>
        <w:pStyle w:val="EndNoteBibliography"/>
        <w:ind w:left="720" w:hanging="720"/>
      </w:pPr>
      <w:r w:rsidRPr="00F66DDD">
        <w:t>Doi 10.1016/S0141-0229(01)00506-3</w:t>
      </w:r>
    </w:p>
    <w:p w14:paraId="516A1D1C" w14:textId="77777777" w:rsidR="00F66DDD" w:rsidRPr="00F66DDD" w:rsidRDefault="00F66DDD" w:rsidP="00F66DDD">
      <w:pPr>
        <w:pStyle w:val="EndNoteBibliography"/>
        <w:ind w:left="720" w:hanging="720"/>
      </w:pPr>
      <w:r w:rsidRPr="00F66DDD">
        <w:t>Lama L, Calandrelli V, Gambacorta A, and Nicolaus B. 2004. Purification and characterization of thermostable xylanase and beta-xylosidase by the thermophilic bacterium</w:t>
      </w:r>
      <w:r w:rsidRPr="00F66DDD">
        <w:rPr>
          <w:i/>
        </w:rPr>
        <w:t xml:space="preserve"> Bacillus thermantarcticus</w:t>
      </w:r>
      <w:r w:rsidRPr="00F66DDD">
        <w:t>.</w:t>
      </w:r>
      <w:r w:rsidRPr="00F66DDD">
        <w:rPr>
          <w:i/>
        </w:rPr>
        <w:t xml:space="preserve"> Res Microbiol</w:t>
      </w:r>
      <w:r w:rsidRPr="00F66DDD">
        <w:t xml:space="preserve"> 155:283-289. 10.1016/j.resmic.2004.02.001</w:t>
      </w:r>
    </w:p>
    <w:p w14:paraId="4EE83094" w14:textId="77777777" w:rsidR="00F66DDD" w:rsidRPr="00F66DDD" w:rsidRDefault="00F66DDD" w:rsidP="00F66DDD">
      <w:pPr>
        <w:pStyle w:val="EndNoteBibliography"/>
        <w:ind w:left="720" w:hanging="720"/>
      </w:pPr>
      <w:r w:rsidRPr="00F66DDD">
        <w:t>Lee RC, Hrmova M, Burton RA, Lahnstein J, and Fincher GB. 2003. Bifunctional family 3 glycoside hydrolases from barley with alpha-L-arabinofuranosidase and beta-D-xylosidase activity - characterization, primary structures, and COOH-terminal processing.</w:t>
      </w:r>
      <w:r w:rsidRPr="00F66DDD">
        <w:rPr>
          <w:i/>
        </w:rPr>
        <w:t xml:space="preserve"> J Biol Chem</w:t>
      </w:r>
      <w:r w:rsidRPr="00F66DDD">
        <w:t xml:space="preserve"> 278:5377-5387. 10.1074/jbc.M210627200</w:t>
      </w:r>
    </w:p>
    <w:p w14:paraId="7F74223E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ee YJ, Kim BK, Lee BH, Jo KI, Lee NK, Chung CH, Lee YC, and Lee JW. 2008. Purification and characterization of cellulase produced by </w:t>
      </w:r>
      <w:r w:rsidRPr="00F66DDD">
        <w:rPr>
          <w:i/>
        </w:rPr>
        <w:t>Bacillus amyoliquefaciens</w:t>
      </w:r>
      <w:r w:rsidRPr="00F66DDD">
        <w:t xml:space="preserve"> DL-3 utilizing rice hull.</w:t>
      </w:r>
      <w:r w:rsidRPr="00F66DDD">
        <w:rPr>
          <w:i/>
        </w:rPr>
        <w:t xml:space="preserve"> Bioresource Technol</w:t>
      </w:r>
      <w:r w:rsidRPr="00F66DDD">
        <w:t xml:space="preserve"> 99:378-386. 10.1016/j.biortech.2006.12.013</w:t>
      </w:r>
    </w:p>
    <w:p w14:paraId="619C2C17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i LT, Tian HM, Cheng YQ, Jiang ZQ, and Yang SQ. 2006. Purification and characterization of a thermostable cellulase-free xylanase from the newly isolated </w:t>
      </w:r>
      <w:r w:rsidRPr="00F66DDD">
        <w:rPr>
          <w:i/>
        </w:rPr>
        <w:t>Paecilomyces themophila</w:t>
      </w:r>
      <w:r w:rsidRPr="00F66DDD">
        <w:t>.</w:t>
      </w:r>
      <w:r w:rsidRPr="00F66DDD">
        <w:rPr>
          <w:i/>
        </w:rPr>
        <w:t xml:space="preserve"> Enzyme Microb Tech</w:t>
      </w:r>
      <w:r w:rsidRPr="00F66DDD">
        <w:t xml:space="preserve"> 38:780-787. 10.1016/j.enzmictec.2005.08.007</w:t>
      </w:r>
    </w:p>
    <w:p w14:paraId="17842174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i XT, She YL, Sun BG, Song HL, Zhu YP, Lv YG, and Song HX. 2010. Purification and characterization of a cellulase-free, thermostable xylanase from </w:t>
      </w:r>
      <w:r w:rsidRPr="00F66DDD">
        <w:rPr>
          <w:i/>
        </w:rPr>
        <w:t>Streptomyces rameus</w:t>
      </w:r>
      <w:r w:rsidRPr="00F66DDD">
        <w:t xml:space="preserve"> L2001 and its biobleaching effect on wheat straw pulp.</w:t>
      </w:r>
      <w:r w:rsidRPr="00F66DDD">
        <w:rPr>
          <w:i/>
        </w:rPr>
        <w:t xml:space="preserve"> Biochem Eng J</w:t>
      </w:r>
      <w:r w:rsidRPr="00F66DDD">
        <w:t xml:space="preserve"> 52:71-78. 10.1016/j.bej.2010.07.006</w:t>
      </w:r>
    </w:p>
    <w:p w14:paraId="75B9D47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iebl W, Ruile P, Bronnenmeier K, Riedel K, Lottspeich F, and Greif I. 1996. Analysis of a </w:t>
      </w:r>
      <w:r w:rsidRPr="00F66DDD">
        <w:rPr>
          <w:i/>
        </w:rPr>
        <w:t xml:space="preserve">Thermotoga maritima </w:t>
      </w:r>
      <w:r w:rsidRPr="00F66DDD">
        <w:t>DNA fragment encoding two similar thermostable cellulases, CelA and CelB, and characterization of the recombinant enzymes.</w:t>
      </w:r>
      <w:r w:rsidRPr="00F66DDD">
        <w:rPr>
          <w:i/>
        </w:rPr>
        <w:t xml:space="preserve"> Microbiol-SGM</w:t>
      </w:r>
      <w:r w:rsidRPr="00F66DDD">
        <w:t xml:space="preserve"> 142:2533-2542. </w:t>
      </w:r>
    </w:p>
    <w:p w14:paraId="10735C5E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ucena-Neto SD, and Ferreira EX. 2004. Purification and characterization of a new xylanase from </w:t>
      </w:r>
      <w:r w:rsidRPr="00F66DDD">
        <w:rPr>
          <w:i/>
        </w:rPr>
        <w:t>Humicola grisea var. Thermoidea</w:t>
      </w:r>
      <w:r w:rsidRPr="00F66DDD">
        <w:t>.</w:t>
      </w:r>
      <w:r w:rsidRPr="00F66DDD">
        <w:rPr>
          <w:i/>
        </w:rPr>
        <w:t xml:space="preserve"> Braz J Microbiol</w:t>
      </w:r>
      <w:r w:rsidRPr="00F66DDD">
        <w:t xml:space="preserve"> 35:86-90. Doi 10.1590/S1517-83822004000100014</w:t>
      </w:r>
    </w:p>
    <w:p w14:paraId="6098D8F3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Lymar ES, Li B, and Renganathan V. 1995. Purification and characterization of a cellulose-binding beta-glucosidase from cellulose-degrading cultures of </w:t>
      </w:r>
      <w:r w:rsidRPr="00F66DDD">
        <w:rPr>
          <w:i/>
        </w:rPr>
        <w:t>Phanerochaete chrysosporium</w:t>
      </w:r>
      <w:r w:rsidRPr="00F66DDD">
        <w:t>.</w:t>
      </w:r>
      <w:r w:rsidRPr="00F66DDD">
        <w:rPr>
          <w:i/>
        </w:rPr>
        <w:t xml:space="preserve"> Appl Environ Microbiol</w:t>
      </w:r>
      <w:r w:rsidRPr="00F66DDD">
        <w:t xml:space="preserve"> 61:2976-2980. </w:t>
      </w:r>
    </w:p>
    <w:p w14:paraId="27D2AB2B" w14:textId="77777777" w:rsidR="00F66DDD" w:rsidRPr="00F66DDD" w:rsidRDefault="00F66DDD" w:rsidP="00F66DDD">
      <w:pPr>
        <w:pStyle w:val="EndNoteBibliography"/>
        <w:ind w:left="720" w:hanging="720"/>
      </w:pPr>
      <w:r w:rsidRPr="00F66DDD">
        <w:t>Macgregor RB, and Weber G. 1986. Estimation of the Polarity of the Protein Interior by Optical Spectroscopy.</w:t>
      </w:r>
      <w:r w:rsidRPr="00F66DDD">
        <w:rPr>
          <w:i/>
        </w:rPr>
        <w:t xml:space="preserve"> Nature</w:t>
      </w:r>
      <w:r w:rsidRPr="00F66DDD">
        <w:t xml:space="preserve"> 319:70-73. Doi 10.1038/319070a0</w:t>
      </w:r>
    </w:p>
    <w:p w14:paraId="68D65425" w14:textId="77777777" w:rsidR="00F66DDD" w:rsidRPr="00F66DDD" w:rsidRDefault="00F66DDD" w:rsidP="00F66DDD">
      <w:pPr>
        <w:pStyle w:val="EndNoteBibliography"/>
        <w:ind w:left="720" w:hanging="720"/>
      </w:pPr>
      <w:r w:rsidRPr="00F66DDD">
        <w:t>Manzanares P, de Graaff LH, and Visser J. 1998. Characterization of galactosidases from</w:t>
      </w:r>
      <w:r w:rsidRPr="00F66DDD">
        <w:rPr>
          <w:i/>
        </w:rPr>
        <w:t xml:space="preserve"> Aspergillus niger</w:t>
      </w:r>
      <w:r w:rsidRPr="00F66DDD">
        <w:t>: purification of a novel alpha-galactosidase activity.</w:t>
      </w:r>
      <w:r w:rsidRPr="00F66DDD">
        <w:rPr>
          <w:i/>
        </w:rPr>
        <w:t xml:space="preserve"> Enzyme Microb Tech</w:t>
      </w:r>
      <w:r w:rsidRPr="00F66DDD">
        <w:t xml:space="preserve"> 22:383-390. Doi 10.1016/S0141-0229(97)00207-X</w:t>
      </w:r>
    </w:p>
    <w:p w14:paraId="75C3E67E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Matsuo M, Fujie A, Win M, and Yasui T. 1987. 4 types of beta-xylosidases from </w:t>
      </w:r>
      <w:r w:rsidRPr="00F66DDD">
        <w:rPr>
          <w:i/>
        </w:rPr>
        <w:t>Penicillium wortmanni</w:t>
      </w:r>
      <w:r w:rsidRPr="00F66DDD">
        <w:t xml:space="preserve"> ifo-7237.</w:t>
      </w:r>
      <w:r w:rsidRPr="00F66DDD">
        <w:rPr>
          <w:i/>
        </w:rPr>
        <w:t xml:space="preserve"> Agr Biol Chem</w:t>
      </w:r>
      <w:r w:rsidRPr="00F66DDD">
        <w:t xml:space="preserve"> 51:2367-2379. </w:t>
      </w:r>
    </w:p>
    <w:p w14:paraId="5ED3E94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Matsuo M, and Yasui T. 1984. Purification and some properties of beta-xylosidase from </w:t>
      </w:r>
      <w:r w:rsidRPr="00F66DDD">
        <w:rPr>
          <w:i/>
        </w:rPr>
        <w:t>Trichoderma viride</w:t>
      </w:r>
      <w:r w:rsidRPr="00F66DDD">
        <w:t>.</w:t>
      </w:r>
      <w:r w:rsidRPr="00F66DDD">
        <w:rPr>
          <w:i/>
        </w:rPr>
        <w:t xml:space="preserve"> Agr Biol Chem </w:t>
      </w:r>
      <w:r w:rsidRPr="00F66DDD">
        <w:t xml:space="preserve">48:1845-1852. </w:t>
      </w:r>
    </w:p>
    <w:p w14:paraId="4DE160D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Meyer HP, and Canevascini G. 1981. Separation and some properties of 2 intracellular beta-glucosidases of </w:t>
      </w:r>
      <w:r w:rsidRPr="00F66DDD">
        <w:rPr>
          <w:i/>
        </w:rPr>
        <w:t xml:space="preserve">Sporotrichum </w:t>
      </w:r>
      <w:r w:rsidRPr="00F66DDD">
        <w:t>(</w:t>
      </w:r>
      <w:r w:rsidRPr="00F66DDD">
        <w:rPr>
          <w:i/>
        </w:rPr>
        <w:t>Chrysosporium</w:t>
      </w:r>
      <w:r w:rsidRPr="00F66DDD">
        <w:t>) thermophile.</w:t>
      </w:r>
      <w:r w:rsidRPr="00F66DDD">
        <w:rPr>
          <w:i/>
        </w:rPr>
        <w:t xml:space="preserve"> Appl Environ Microbiol</w:t>
      </w:r>
      <w:r w:rsidRPr="00F66DDD">
        <w:t xml:space="preserve"> 41:924-931. </w:t>
      </w:r>
    </w:p>
    <w:p w14:paraId="3DF0D0B5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Monti R, Terenzi HF, and Jorge JA. 1991. Purification and properties of an extracellular xylanase from the thermophilic fungus </w:t>
      </w:r>
      <w:r w:rsidRPr="00F66DDD">
        <w:rPr>
          <w:i/>
        </w:rPr>
        <w:t>Humicola grisea var thermoidea</w:t>
      </w:r>
      <w:r w:rsidRPr="00F66DDD">
        <w:t>.</w:t>
      </w:r>
      <w:r w:rsidRPr="00F66DDD">
        <w:rPr>
          <w:i/>
        </w:rPr>
        <w:t xml:space="preserve"> Can J Microbiol</w:t>
      </w:r>
      <w:r w:rsidRPr="00F66DDD">
        <w:t xml:space="preserve"> 37:675-681. </w:t>
      </w:r>
    </w:p>
    <w:p w14:paraId="035C3CBB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 xml:space="preserve">Morosoli R, Bertrand JL, Mondou F, Shareck F, and Kluepfel D. 1986. Purification and properties of a xylanase from </w:t>
      </w:r>
      <w:r w:rsidRPr="00F66DDD">
        <w:rPr>
          <w:i/>
        </w:rPr>
        <w:t>Streptomyces lividans</w:t>
      </w:r>
      <w:r w:rsidRPr="00F66DDD">
        <w:t>.</w:t>
      </w:r>
      <w:r w:rsidRPr="00F66DDD">
        <w:rPr>
          <w:i/>
        </w:rPr>
        <w:t xml:space="preserve"> Biochem J</w:t>
      </w:r>
      <w:r w:rsidRPr="00F66DDD">
        <w:t xml:space="preserve"> 239:587-592. </w:t>
      </w:r>
    </w:p>
    <w:p w14:paraId="6CBB5E1C" w14:textId="77777777" w:rsidR="00F66DDD" w:rsidRPr="00F66DDD" w:rsidRDefault="00F66DDD" w:rsidP="00F66DDD">
      <w:pPr>
        <w:pStyle w:val="EndNoteBibliography"/>
        <w:ind w:left="720" w:hanging="720"/>
      </w:pPr>
      <w:r w:rsidRPr="00F66DDD">
        <w:t>Nanmori T, Watanabe T, Shinke R, Kohno A, and Kawamura Y. 1990. Purification and properties of thermostable xylanase and beta-xylosidase produced by a newly isolated</w:t>
      </w:r>
      <w:r w:rsidRPr="00F66DDD">
        <w:rPr>
          <w:i/>
        </w:rPr>
        <w:t xml:space="preserve"> Bacillus stearothermophilus</w:t>
      </w:r>
      <w:r w:rsidRPr="00F66DDD">
        <w:t xml:space="preserve"> strain.</w:t>
      </w:r>
      <w:r w:rsidRPr="00F66DDD">
        <w:rPr>
          <w:i/>
        </w:rPr>
        <w:t xml:space="preserve"> J Bacteriol</w:t>
      </w:r>
      <w:r w:rsidRPr="00F66DDD">
        <w:t xml:space="preserve"> 172:6669-6672. </w:t>
      </w:r>
    </w:p>
    <w:p w14:paraId="25C05321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Onishi N, and Tanaka T. 1995. Purification and properties of a novel thermostable galacto-oligosaccharide-producing beta-galactosidase from </w:t>
      </w:r>
      <w:r w:rsidRPr="00F66DDD">
        <w:rPr>
          <w:i/>
        </w:rPr>
        <w:t xml:space="preserve">Sterigmatomyces elviae </w:t>
      </w:r>
      <w:r w:rsidRPr="00F66DDD">
        <w:t>cbs8119.</w:t>
      </w:r>
      <w:r w:rsidRPr="00F66DDD">
        <w:rPr>
          <w:i/>
        </w:rPr>
        <w:t xml:space="preserve"> Appl Environ Microbiol</w:t>
      </w:r>
      <w:r w:rsidRPr="00F66DDD">
        <w:t xml:space="preserve"> 61:4026-4030. </w:t>
      </w:r>
    </w:p>
    <w:p w14:paraId="1D2D4ACF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Parry NJ, Beever DE, Owen E, Vandenberghe I, Van Beeumen J, and Bhat MK. 2001. Biochemical characterization and mechanism of action of a thermostable beta-glucosidase purified from </w:t>
      </w:r>
      <w:r w:rsidRPr="00F66DDD">
        <w:rPr>
          <w:i/>
        </w:rPr>
        <w:t>Thermoascus aurantiacus</w:t>
      </w:r>
      <w:r w:rsidRPr="00F66DDD">
        <w:t>.</w:t>
      </w:r>
      <w:r w:rsidRPr="00F66DDD">
        <w:rPr>
          <w:i/>
        </w:rPr>
        <w:t xml:space="preserve"> Biochem J</w:t>
      </w:r>
      <w:r w:rsidRPr="00F66DDD">
        <w:t xml:space="preserve"> 353:117-127. </w:t>
      </w:r>
    </w:p>
    <w:p w14:paraId="3CE4023F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Pitson SM, Seviour RJ, and McDougall BM. 1997. Purification and characterization of an extracellular beta-glucosidase from the filamentous fungus </w:t>
      </w:r>
      <w:r w:rsidRPr="00F66DDD">
        <w:rPr>
          <w:i/>
        </w:rPr>
        <w:t>Acremonium persicinum</w:t>
      </w:r>
      <w:r w:rsidRPr="00F66DDD">
        <w:t xml:space="preserve"> and its probable role in beta-glucan degradation.</w:t>
      </w:r>
      <w:r w:rsidRPr="00F66DDD">
        <w:rPr>
          <w:i/>
        </w:rPr>
        <w:t xml:space="preserve"> Enzyme Microb Tech</w:t>
      </w:r>
      <w:r w:rsidRPr="00F66DDD">
        <w:t xml:space="preserve"> 21:182-190. Doi 10.1016/S0141-0229(96)00263-3</w:t>
      </w:r>
    </w:p>
    <w:p w14:paraId="7A99BB62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Poutanen K, and Puls J. 1988. Characteristics of </w:t>
      </w:r>
      <w:r w:rsidRPr="00F66DDD">
        <w:rPr>
          <w:i/>
        </w:rPr>
        <w:t xml:space="preserve">Trichoderma reesei </w:t>
      </w:r>
      <w:r w:rsidRPr="00F66DDD">
        <w:t>beta-xylosidase and its use in the hydrolysis of solubilized xylans.</w:t>
      </w:r>
      <w:r w:rsidRPr="00F66DDD">
        <w:rPr>
          <w:i/>
        </w:rPr>
        <w:t xml:space="preserve"> Appl Microbiol Biot</w:t>
      </w:r>
      <w:r w:rsidRPr="00F66DDD">
        <w:t xml:space="preserve"> 28:425-432. </w:t>
      </w:r>
    </w:p>
    <w:p w14:paraId="138F2DF0" w14:textId="77777777" w:rsidR="00F66DDD" w:rsidRPr="00F66DDD" w:rsidRDefault="00F66DDD" w:rsidP="00F66DDD">
      <w:pPr>
        <w:pStyle w:val="EndNoteBibliography"/>
        <w:ind w:left="720" w:hanging="720"/>
      </w:pPr>
      <w:r w:rsidRPr="00F66DDD">
        <w:t>Rizzatti ACS, Jorge JA, Terenzi HF, Rechia CGV, and Polizeli MLTM. 2001. Purification and properties of a thermostable extracellular beta-D-xylosidase produced by a thermotolerant Aspergillus phoenicis.</w:t>
      </w:r>
      <w:r w:rsidRPr="00F66DDD">
        <w:rPr>
          <w:i/>
        </w:rPr>
        <w:t xml:space="preserve"> Journal of Industrial Microbiology &amp; Biotechnology</w:t>
      </w:r>
      <w:r w:rsidRPr="00F66DDD">
        <w:t xml:space="preserve"> 26:156-160. DOI 10.1038/sj.jim.7000107</w:t>
      </w:r>
    </w:p>
    <w:p w14:paraId="3F723B1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aha BC. 2001. Purification and characterization of an extracellular beta-xylosidase from a newly isolated </w:t>
      </w:r>
      <w:r w:rsidRPr="00F66DDD">
        <w:rPr>
          <w:i/>
        </w:rPr>
        <w:t>Fusarium verticillioides</w:t>
      </w:r>
      <w:r w:rsidRPr="00F66DDD">
        <w:t>.</w:t>
      </w:r>
      <w:r w:rsidRPr="00F66DDD">
        <w:rPr>
          <w:i/>
        </w:rPr>
        <w:t xml:space="preserve"> J Ind Microbiol Biot</w:t>
      </w:r>
      <w:r w:rsidRPr="00F66DDD">
        <w:t xml:space="preserve"> 27:241-245. DOI 10.1038/sj.jim.7000184</w:t>
      </w:r>
    </w:p>
    <w:p w14:paraId="0A4FF342" w14:textId="77777777" w:rsidR="00F66DDD" w:rsidRPr="00F66DDD" w:rsidRDefault="00F66DDD" w:rsidP="00F66DDD">
      <w:pPr>
        <w:pStyle w:val="EndNoteBibliography"/>
        <w:ind w:left="720" w:hanging="720"/>
      </w:pPr>
      <w:r w:rsidRPr="00F66DDD">
        <w:t>Saha BC. 2003. Purification and properties of an extracellular beta-xylosidase from a newly isolated</w:t>
      </w:r>
      <w:r w:rsidRPr="00F66DDD">
        <w:rPr>
          <w:i/>
        </w:rPr>
        <w:t xml:space="preserve"> Fusarium proliferatum</w:t>
      </w:r>
      <w:r w:rsidRPr="00F66DDD">
        <w:t>.</w:t>
      </w:r>
      <w:r w:rsidRPr="00F66DDD">
        <w:rPr>
          <w:i/>
        </w:rPr>
        <w:t xml:space="preserve"> Bioresource Technol</w:t>
      </w:r>
      <w:r w:rsidRPr="00F66DDD">
        <w:t xml:space="preserve"> 90:33-38. 10.1016/S0960-8524(03)00098-1</w:t>
      </w:r>
    </w:p>
    <w:p w14:paraId="0A5AC3E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aha BC, and Bothast RJ. 1996. Production, purification, and characterization of a highly glucose-tolerant novel beta-glucosidase from </w:t>
      </w:r>
      <w:r w:rsidRPr="00F66DDD">
        <w:rPr>
          <w:i/>
        </w:rPr>
        <w:t>Candida peltata</w:t>
      </w:r>
      <w:r w:rsidRPr="00F66DDD">
        <w:t>.</w:t>
      </w:r>
      <w:r w:rsidRPr="00F66DDD">
        <w:rPr>
          <w:i/>
        </w:rPr>
        <w:t xml:space="preserve"> Appl Environ Microbiol</w:t>
      </w:r>
      <w:r w:rsidRPr="00F66DDD">
        <w:t xml:space="preserve"> 62:3165-3170. </w:t>
      </w:r>
    </w:p>
    <w:p w14:paraId="500B999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akka K, Yoshikawa K, Kojima Y, Karita S, Ohmiya K, and Shimada K. 1993. Nucleotide sequence of the </w:t>
      </w:r>
      <w:r w:rsidRPr="00F66DDD">
        <w:rPr>
          <w:i/>
        </w:rPr>
        <w:t>Clostridium stercorarium</w:t>
      </w:r>
      <w:r w:rsidRPr="00F66DDD">
        <w:t xml:space="preserve"> xyla gene encoding a bifunctional protein with beta-D-xylosidase and alpha-L-arabinofuranosidase activities, and properties of the translated product.</w:t>
      </w:r>
      <w:r w:rsidRPr="00F66DDD">
        <w:rPr>
          <w:i/>
        </w:rPr>
        <w:t xml:space="preserve"> Biosci Biotech Bioch</w:t>
      </w:r>
      <w:r w:rsidRPr="00F66DDD">
        <w:t xml:space="preserve"> 57:268-272. </w:t>
      </w:r>
    </w:p>
    <w:p w14:paraId="7B681D4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alles BC, Cunha RB, Fontes W, Sousa MV, and Filho EXF. 2000. Purification and characterization of a new xylanase from </w:t>
      </w:r>
      <w:r w:rsidRPr="00F66DDD">
        <w:rPr>
          <w:i/>
        </w:rPr>
        <w:t>Acrophialophora nainiana</w:t>
      </w:r>
      <w:r w:rsidRPr="00F66DDD">
        <w:t>.</w:t>
      </w:r>
      <w:r w:rsidRPr="00F66DDD">
        <w:rPr>
          <w:i/>
        </w:rPr>
        <w:t xml:space="preserve"> J Biotechnol</w:t>
      </w:r>
      <w:r w:rsidRPr="00F66DDD">
        <w:t xml:space="preserve"> 81:199-204. Doi 10.1016/S0168-1656(00)00280-7</w:t>
      </w:r>
    </w:p>
    <w:p w14:paraId="5D52792E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crivener AM, and Slaytor M. 1994. Properties of the endogenous cellulase from </w:t>
      </w:r>
      <w:r w:rsidRPr="00F66DDD">
        <w:rPr>
          <w:i/>
        </w:rPr>
        <w:t xml:space="preserve">Panesthia cribrata saussure </w:t>
      </w:r>
      <w:r w:rsidRPr="00F66DDD">
        <w:t>and purification of major endo-beta-1,4-glucanase components.</w:t>
      </w:r>
      <w:r w:rsidRPr="00F66DDD">
        <w:rPr>
          <w:i/>
        </w:rPr>
        <w:t xml:space="preserve"> Insect Biochem Molec</w:t>
      </w:r>
      <w:r w:rsidRPr="00F66DDD">
        <w:t xml:space="preserve"> 24:223-231. Doi 10.1016/0965-1748(94)90001-9</w:t>
      </w:r>
    </w:p>
    <w:p w14:paraId="6A781887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hao WL, and Wiegel J. 1992. Purification and characterization of a thermostable beta-xylosidase from </w:t>
      </w:r>
      <w:r w:rsidRPr="00F66DDD">
        <w:rPr>
          <w:i/>
        </w:rPr>
        <w:t>Thermoanaerobacter ethanolicus</w:t>
      </w:r>
      <w:r w:rsidRPr="00F66DDD">
        <w:t>.</w:t>
      </w:r>
      <w:r w:rsidRPr="00F66DDD">
        <w:rPr>
          <w:i/>
        </w:rPr>
        <w:t xml:space="preserve"> J Bacteriol</w:t>
      </w:r>
      <w:r w:rsidRPr="00F66DDD">
        <w:t xml:space="preserve"> 174:5848-5853. </w:t>
      </w:r>
    </w:p>
    <w:p w14:paraId="0D38F3F9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hao WL, Xue YM, Wu AL, Kataeva I, Pei JJ, Wu HW, and Wiegel J. 2011. Characterization of a bovel beta-xylosidase, XylC, from </w:t>
      </w:r>
      <w:r w:rsidRPr="00F66DDD">
        <w:rPr>
          <w:i/>
        </w:rPr>
        <w:t>Thermoanaerobacterium saccharolyticum</w:t>
      </w:r>
      <w:r w:rsidRPr="00F66DDD">
        <w:t xml:space="preserve"> JW/SL-YS485.</w:t>
      </w:r>
      <w:r w:rsidRPr="00F66DDD">
        <w:rPr>
          <w:i/>
        </w:rPr>
        <w:t xml:space="preserve"> Appl Environ Microbiol</w:t>
      </w:r>
      <w:r w:rsidRPr="00F66DDD">
        <w:t xml:space="preserve"> 77:719-726. 10.1128/Aem.01511-10</w:t>
      </w:r>
    </w:p>
    <w:p w14:paraId="23364123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 xml:space="preserve">Silveira FQD, de Sousa MV, Ricart CAO, Milagres AMF, de Medeiros CL, and Filho EXF. 1999. A new xylanase from a </w:t>
      </w:r>
      <w:r w:rsidRPr="00F66DDD">
        <w:rPr>
          <w:i/>
        </w:rPr>
        <w:t>Trichoderma harzianum</w:t>
      </w:r>
      <w:r w:rsidRPr="00F66DDD">
        <w:t xml:space="preserve"> strain.</w:t>
      </w:r>
      <w:r w:rsidRPr="00F66DDD">
        <w:rPr>
          <w:i/>
        </w:rPr>
        <w:t xml:space="preserve"> J Ind Microbiol Biot</w:t>
      </w:r>
      <w:r w:rsidRPr="00F66DDD">
        <w:t xml:space="preserve"> 23:682-685. </w:t>
      </w:r>
    </w:p>
    <w:p w14:paraId="37A18490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ingh J, Batra N, and Sobti RC. 2004. Purification and characterisation of alkaline cellulase produced by a novel isolate, </w:t>
      </w:r>
      <w:r w:rsidRPr="00F66DDD">
        <w:rPr>
          <w:i/>
        </w:rPr>
        <w:t>Bacillus sphaericus</w:t>
      </w:r>
      <w:r w:rsidRPr="00F66DDD">
        <w:t xml:space="preserve"> JS1.</w:t>
      </w:r>
      <w:r w:rsidRPr="00F66DDD">
        <w:rPr>
          <w:i/>
        </w:rPr>
        <w:t xml:space="preserve"> J Ind Microbiol Biot</w:t>
      </w:r>
      <w:r w:rsidRPr="00F66DDD">
        <w:t xml:space="preserve"> 31:51-56. 10.1007/s10295-004-0114-0</w:t>
      </w:r>
    </w:p>
    <w:p w14:paraId="41CA446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ulistyo J, Kamiyama Y, and Yasui T. 1995. Purification and some properties of </w:t>
      </w:r>
      <w:r w:rsidRPr="00F66DDD">
        <w:rPr>
          <w:i/>
        </w:rPr>
        <w:t>Aspergillus pulverulentus</w:t>
      </w:r>
      <w:r w:rsidRPr="00F66DDD">
        <w:t xml:space="preserve"> beta-xylosidase with transxylosylation capacity.</w:t>
      </w:r>
      <w:r w:rsidRPr="00F66DDD">
        <w:rPr>
          <w:i/>
        </w:rPr>
        <w:t xml:space="preserve"> J Ferment Bioeng</w:t>
      </w:r>
      <w:r w:rsidRPr="00F66DDD">
        <w:t xml:space="preserve"> 79:17-22. Doi 10.1016/0922-338x(95)92737-W</w:t>
      </w:r>
    </w:p>
    <w:p w14:paraId="283F6E56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Suurnakki A, Tenkanen M, Siika-Aho M, Niku-Paavola ML, Viikari L, and Buchert J. 2000. </w:t>
      </w:r>
      <w:r w:rsidRPr="00F66DDD">
        <w:rPr>
          <w:i/>
        </w:rPr>
        <w:t xml:space="preserve">Trichoderma reesei </w:t>
      </w:r>
      <w:r w:rsidRPr="00F66DDD">
        <w:t>cellulases and their core domains in the hydrolysis and modification of chemical pulp.</w:t>
      </w:r>
      <w:r w:rsidRPr="00F66DDD">
        <w:rPr>
          <w:i/>
        </w:rPr>
        <w:t xml:space="preserve"> Cellulose</w:t>
      </w:r>
      <w:r w:rsidRPr="00F66DDD">
        <w:t xml:space="preserve"> 7:189-209. Doi 10.1023/A:1009280109519</w:t>
      </w:r>
    </w:p>
    <w:p w14:paraId="099ADF01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akashima S, Iikura H, Nakamura A, Hidaka M, Masaki H, and Uozumi T. 1998. Overproduction of recombinant </w:t>
      </w:r>
      <w:r w:rsidRPr="00F66DDD">
        <w:rPr>
          <w:i/>
        </w:rPr>
        <w:t xml:space="preserve">Trichoderma reesei </w:t>
      </w:r>
      <w:r w:rsidRPr="00F66DDD">
        <w:t xml:space="preserve">cellulases by </w:t>
      </w:r>
      <w:r w:rsidRPr="00F66DDD">
        <w:rPr>
          <w:i/>
        </w:rPr>
        <w:t>Aspergillus oryzae</w:t>
      </w:r>
      <w:r w:rsidRPr="00F66DDD">
        <w:t xml:space="preserve"> and their enzymatic properties.</w:t>
      </w:r>
      <w:r w:rsidRPr="00F66DDD">
        <w:rPr>
          <w:i/>
        </w:rPr>
        <w:t xml:space="preserve"> J Biotechnol</w:t>
      </w:r>
      <w:r w:rsidRPr="00F66DDD">
        <w:t xml:space="preserve"> 65:163-171. Doi 10.1016/S0168-1656(98)00084-4</w:t>
      </w:r>
    </w:p>
    <w:p w14:paraId="6C8883E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akashima S, Nakamura A, Hidaka M, Masaki H, and Uozumi T. 1999. Molecular cloning and expression of the novel fungal beta-glucosidase genes from </w:t>
      </w:r>
      <w:r w:rsidRPr="00F66DDD">
        <w:rPr>
          <w:i/>
        </w:rPr>
        <w:t xml:space="preserve">Humicola grisea </w:t>
      </w:r>
      <w:r w:rsidRPr="00F66DDD">
        <w:t xml:space="preserve">and </w:t>
      </w:r>
      <w:r w:rsidRPr="00F66DDD">
        <w:rPr>
          <w:i/>
        </w:rPr>
        <w:t>Trichoderma reesei</w:t>
      </w:r>
      <w:r w:rsidRPr="00F66DDD">
        <w:t>.</w:t>
      </w:r>
      <w:r w:rsidRPr="00F66DDD">
        <w:rPr>
          <w:i/>
        </w:rPr>
        <w:t xml:space="preserve"> J Biochem</w:t>
      </w:r>
      <w:r w:rsidRPr="00F66DDD">
        <w:t xml:space="preserve"> 125:728-736. </w:t>
      </w:r>
    </w:p>
    <w:p w14:paraId="60CDAE1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akashima S, Nakamura A, Masaki H, and Uozumi T. 1996. Purification and characterization of cellulases from </w:t>
      </w:r>
      <w:r w:rsidRPr="00F66DDD">
        <w:rPr>
          <w:i/>
        </w:rPr>
        <w:t>Humicola grisea</w:t>
      </w:r>
      <w:r w:rsidRPr="00F66DDD">
        <w:t>.</w:t>
      </w:r>
      <w:r w:rsidRPr="00F66DDD">
        <w:rPr>
          <w:i/>
        </w:rPr>
        <w:t xml:space="preserve"> Biosci Biotech Bioch</w:t>
      </w:r>
      <w:r w:rsidRPr="00F66DDD">
        <w:t xml:space="preserve"> 60:77-82. </w:t>
      </w:r>
    </w:p>
    <w:p w14:paraId="39D624DD" w14:textId="77777777" w:rsidR="00F66DDD" w:rsidRPr="00F66DDD" w:rsidRDefault="00F66DDD" w:rsidP="00F66DDD">
      <w:pPr>
        <w:pStyle w:val="EndNoteBibliography"/>
        <w:ind w:left="720" w:hanging="720"/>
      </w:pPr>
      <w:r w:rsidRPr="00F66DDD">
        <w:t>Tan LUL, Yu EKC, Louisseize GW, and Saddler JN. 1987. Inexpensive, rapid procedure for bulk purification of cellulase-free beta-1,4-D-xylanase of high specific activity.</w:t>
      </w:r>
      <w:r w:rsidRPr="00F66DDD">
        <w:rPr>
          <w:i/>
        </w:rPr>
        <w:t xml:space="preserve"> Biotechnol Bioeng</w:t>
      </w:r>
      <w:r w:rsidRPr="00F66DDD">
        <w:t xml:space="preserve"> 30:96-100. DOI 10.1002/bit.260300114</w:t>
      </w:r>
    </w:p>
    <w:p w14:paraId="197FA402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omme P, Kwan E, Gilkes NR, Kilburn DG, and Warren RA. 1996. Characterization of CenC, an enzyme from </w:t>
      </w:r>
      <w:r w:rsidRPr="00F66DDD">
        <w:rPr>
          <w:i/>
        </w:rPr>
        <w:t xml:space="preserve">Cellulomonas fimi </w:t>
      </w:r>
      <w:r w:rsidRPr="00F66DDD">
        <w:t>with both endo- and exoglucanase activities.</w:t>
      </w:r>
      <w:r w:rsidRPr="00F66DDD">
        <w:rPr>
          <w:i/>
        </w:rPr>
        <w:t xml:space="preserve"> J Bacteriol</w:t>
      </w:r>
      <w:r w:rsidRPr="00F66DDD">
        <w:t xml:space="preserve"> 178:4216-4223. </w:t>
      </w:r>
    </w:p>
    <w:p w14:paraId="192D22A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ong CC, Cole AL, and Shepherd MG. 1980. Purification and properties of the cellulases from the thermophilic fungus </w:t>
      </w:r>
      <w:r w:rsidRPr="00F66DDD">
        <w:rPr>
          <w:i/>
        </w:rPr>
        <w:t>Thermoascus aurantiacus</w:t>
      </w:r>
      <w:r w:rsidRPr="00F66DDD">
        <w:t>.</w:t>
      </w:r>
      <w:r w:rsidRPr="00F66DDD">
        <w:rPr>
          <w:i/>
        </w:rPr>
        <w:t xml:space="preserve"> Biochem J</w:t>
      </w:r>
      <w:r w:rsidRPr="00F66DDD">
        <w:t xml:space="preserve"> 191:83-94. </w:t>
      </w:r>
    </w:p>
    <w:p w14:paraId="6C5E1E9A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sujibo H, Miyamoto K, Kuda T, Minami K, Sakamoto T, Hasegawa T, and Inamori Y. 1992. Purification, properties, and partial amino-acid-sequences of thermostable xylanases from </w:t>
      </w:r>
      <w:r w:rsidRPr="00F66DDD">
        <w:rPr>
          <w:i/>
        </w:rPr>
        <w:t xml:space="preserve">Streptomyces thermoviolaceus </w:t>
      </w:r>
      <w:r w:rsidRPr="00F66DDD">
        <w:t>opc-520.</w:t>
      </w:r>
      <w:r w:rsidRPr="00F66DDD">
        <w:rPr>
          <w:i/>
        </w:rPr>
        <w:t xml:space="preserve"> Appl Environ Microbiol</w:t>
      </w:r>
      <w:r w:rsidRPr="00F66DDD">
        <w:t xml:space="preserve"> 58:371-375. </w:t>
      </w:r>
    </w:p>
    <w:p w14:paraId="41DEA76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Tuohy MG, Puls J, Claeyssens M, Vrsanska M, and Coughlan MP. 1993. The xylan-degrading enzyme-system of </w:t>
      </w:r>
      <w:r w:rsidRPr="00F66DDD">
        <w:rPr>
          <w:i/>
        </w:rPr>
        <w:t>Talaromyces emersonii</w:t>
      </w:r>
      <w:r w:rsidRPr="00F66DDD">
        <w:t xml:space="preserve"> - novel enzymes with activity against aryl beta-D-xylosides and unsubstituted xylans.</w:t>
      </w:r>
      <w:r w:rsidRPr="00F66DDD">
        <w:rPr>
          <w:i/>
        </w:rPr>
        <w:t xml:space="preserve"> Biochem J</w:t>
      </w:r>
      <w:r w:rsidRPr="00F66DDD">
        <w:t xml:space="preserve"> 290:515-523. </w:t>
      </w:r>
    </w:p>
    <w:p w14:paraId="46C8F6F4" w14:textId="77777777" w:rsidR="00F66DDD" w:rsidRPr="00F66DDD" w:rsidRDefault="00F66DDD" w:rsidP="00F66DDD">
      <w:pPr>
        <w:pStyle w:val="EndNoteBibliography"/>
        <w:ind w:left="720" w:hanging="720"/>
      </w:pPr>
      <w:r w:rsidRPr="00F66DDD">
        <w:t>Ulrich JT, Temple KL, and Mcfeters GA. 1972. Induction and characterization of beta-galactosidase in an extreme thermophile.</w:t>
      </w:r>
      <w:r w:rsidRPr="00F66DDD">
        <w:rPr>
          <w:i/>
        </w:rPr>
        <w:t xml:space="preserve"> J Bacteriol</w:t>
      </w:r>
      <w:r w:rsidRPr="00F66DDD">
        <w:t xml:space="preserve"> 110:691-698. </w:t>
      </w:r>
    </w:p>
    <w:p w14:paraId="27E18A3C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Utt EA, Eddy CK, Keshav KF, and Ingram LO. 1991. Sequencing and expression of the </w:t>
      </w:r>
      <w:r w:rsidRPr="00F66DDD">
        <w:rPr>
          <w:i/>
        </w:rPr>
        <w:t>Butyrivibrio fibrisolvens</w:t>
      </w:r>
      <w:r w:rsidRPr="00F66DDD">
        <w:t xml:space="preserve"> xylb gene encoding a novel bifunctional protein with beta-D-xylosidase and alpha-L-arabinofuranosidase activities.</w:t>
      </w:r>
      <w:r w:rsidRPr="00F66DDD">
        <w:rPr>
          <w:i/>
        </w:rPr>
        <w:t xml:space="preserve"> Appl Environ Microbiol</w:t>
      </w:r>
      <w:r w:rsidRPr="00F66DDD">
        <w:t xml:space="preserve"> 57:1227-1234. </w:t>
      </w:r>
    </w:p>
    <w:p w14:paraId="3255DCB7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van Casteren WHM, Eimermann M, van den Broek LAM, Vincken JP, Schols HA, and Voragen AGJ. 2000. Purification and characterisation of a beta-galactosidase from </w:t>
      </w:r>
      <w:r w:rsidRPr="00F66DDD">
        <w:rPr>
          <w:i/>
        </w:rPr>
        <w:t>Aspergillus aculeatus</w:t>
      </w:r>
      <w:r w:rsidRPr="00F66DDD">
        <w:t xml:space="preserve"> with activity towards (modified) exopolysaccharides from </w:t>
      </w:r>
      <w:r w:rsidRPr="00F66DDD">
        <w:rPr>
          <w:i/>
        </w:rPr>
        <w:t xml:space="preserve">Lactococcus lactis </w:t>
      </w:r>
      <w:r w:rsidRPr="00F66DDD">
        <w:t>subsp cremoris B39 and B891.</w:t>
      </w:r>
      <w:r w:rsidRPr="00F66DDD">
        <w:rPr>
          <w:i/>
        </w:rPr>
        <w:t xml:space="preserve"> Carbohyd Res</w:t>
      </w:r>
      <w:r w:rsidRPr="00F66DDD">
        <w:t xml:space="preserve"> 329:75-85. Doi 10.1016/S0008-6215(00)00152-X</w:t>
      </w:r>
    </w:p>
    <w:p w14:paraId="7716537F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 xml:space="preserve">vanPeij NNME, Brinkmann J, Vrsanska M, Visser J, and deGraaff LH. 1997. Beta-xylosidase activity, encoded by xlnD, is essential for complete hydrolysis of xylan by </w:t>
      </w:r>
      <w:r w:rsidRPr="00F66DDD">
        <w:rPr>
          <w:i/>
        </w:rPr>
        <w:t xml:space="preserve">Aspergillus niger </w:t>
      </w:r>
      <w:r w:rsidRPr="00F66DDD">
        <w:t>but not for induction of the xylanolytic enzyme spectrum.</w:t>
      </w:r>
      <w:r w:rsidRPr="00F66DDD">
        <w:rPr>
          <w:i/>
        </w:rPr>
        <w:t xml:space="preserve"> Eur J Biochem</w:t>
      </w:r>
      <w:r w:rsidRPr="00F66DDD">
        <w:t xml:space="preserve"> 245:164-173. </w:t>
      </w:r>
    </w:p>
    <w:p w14:paraId="1A8C2748" w14:textId="77777777" w:rsidR="00F66DDD" w:rsidRPr="00F66DDD" w:rsidRDefault="00F66DDD" w:rsidP="00F66DDD">
      <w:pPr>
        <w:pStyle w:val="EndNoteBibliography"/>
        <w:ind w:left="720" w:hanging="720"/>
      </w:pPr>
      <w:r w:rsidRPr="00F66DDD">
        <w:t>Wagschal K, Franqui-Espiet D, Lee CC, Robertson GH, and Wong DWS. 2008. Cloning, expression and characterization of a glycoside hydrolase family 39 xylosidase from Bacillus halodurans C-125.</w:t>
      </w:r>
      <w:r w:rsidRPr="00F66DDD">
        <w:rPr>
          <w:i/>
        </w:rPr>
        <w:t xml:space="preserve"> Applied Biochemistry and Biotechnology</w:t>
      </w:r>
      <w:r w:rsidRPr="00F66DDD">
        <w:t xml:space="preserve"> 146:69-78. 10.1007/s12010-007-8055-5</w:t>
      </w:r>
    </w:p>
    <w:p w14:paraId="4A05E7A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Wilson CA, Mccrae SI, and Wood TM. 1994. Characterization of a beta-D-glucosidase from the anaerobic rumen fungus </w:t>
      </w:r>
      <w:r w:rsidRPr="00F66DDD">
        <w:rPr>
          <w:i/>
        </w:rPr>
        <w:t xml:space="preserve">Neocallimastix frontalis </w:t>
      </w:r>
      <w:r w:rsidRPr="00F66DDD">
        <w:t>with particular reference to attack on cello-oligosaccharides.</w:t>
      </w:r>
      <w:r w:rsidRPr="00F66DDD">
        <w:rPr>
          <w:i/>
        </w:rPr>
        <w:t xml:space="preserve"> J Biotechnol</w:t>
      </w:r>
      <w:r w:rsidRPr="00F66DDD">
        <w:t xml:space="preserve"> 37:217-227. Doi 10.1016/0168-1656(94)90129-5</w:t>
      </w:r>
    </w:p>
    <w:p w14:paraId="0EF665C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Wood TM. 1971. Cellulase of </w:t>
      </w:r>
      <w:r w:rsidRPr="00F66DDD">
        <w:rPr>
          <w:i/>
        </w:rPr>
        <w:t>Fusarium solani</w:t>
      </w:r>
      <w:r w:rsidRPr="00F66DDD">
        <w:t>.</w:t>
      </w:r>
      <w:r w:rsidRPr="00F66DDD">
        <w:rPr>
          <w:i/>
        </w:rPr>
        <w:t xml:space="preserve"> Biochem J</w:t>
      </w:r>
      <w:r w:rsidRPr="00F66DDD">
        <w:t xml:space="preserve"> 121:353-362. </w:t>
      </w:r>
    </w:p>
    <w:p w14:paraId="6AA9B63B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Wood TM, and Mccrae SI. 1982a. Purification and some properties of a (1-]4)-beta-D-glucan glucohydrolase associated with the cellulase from the fungus </w:t>
      </w:r>
      <w:r w:rsidRPr="00F66DDD">
        <w:rPr>
          <w:i/>
        </w:rPr>
        <w:t>Penicillium funiculosum</w:t>
      </w:r>
      <w:r w:rsidRPr="00F66DDD">
        <w:t>.</w:t>
      </w:r>
      <w:r w:rsidRPr="00F66DDD">
        <w:rPr>
          <w:i/>
        </w:rPr>
        <w:t xml:space="preserve"> Carbohyd Res</w:t>
      </w:r>
      <w:r w:rsidRPr="00F66DDD">
        <w:t xml:space="preserve"> 110:291-303. Doi 10.1016/0008-6215(82)84011-1</w:t>
      </w:r>
    </w:p>
    <w:p w14:paraId="01D08018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Wood TM, and Mccrae SI. 1982b. Purification and some properties of the extracellular beta-D-glucosidase of the celluloytic fungus </w:t>
      </w:r>
      <w:r w:rsidRPr="00F66DDD">
        <w:rPr>
          <w:i/>
        </w:rPr>
        <w:t>Trichoderma koningii</w:t>
      </w:r>
      <w:r w:rsidRPr="00F66DDD">
        <w:t>.</w:t>
      </w:r>
      <w:r w:rsidRPr="00F66DDD">
        <w:rPr>
          <w:i/>
        </w:rPr>
        <w:t xml:space="preserve"> J Gen Microbiol</w:t>
      </w:r>
      <w:r w:rsidRPr="00F66DDD">
        <w:t xml:space="preserve"> 128:2973-2982. </w:t>
      </w:r>
    </w:p>
    <w:p w14:paraId="372009E5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Woodward J, Brown JP, Evans BR, and Affholter KA. 1994. Papain digestion of crude </w:t>
      </w:r>
      <w:r w:rsidRPr="00F66DDD">
        <w:rPr>
          <w:i/>
        </w:rPr>
        <w:t xml:space="preserve">Trichoderma reesei </w:t>
      </w:r>
      <w:r w:rsidRPr="00F66DDD">
        <w:t>cellulase - purification and properties of cellobiohydrolase-I and cellobiohydrolase-II core proteins.</w:t>
      </w:r>
      <w:r w:rsidRPr="00F66DDD">
        <w:rPr>
          <w:i/>
        </w:rPr>
        <w:t xml:space="preserve"> Biotechnol Appl Bioc</w:t>
      </w:r>
      <w:r w:rsidRPr="00F66DDD">
        <w:t xml:space="preserve"> 19:141-153. </w:t>
      </w:r>
    </w:p>
    <w:p w14:paraId="3B569D2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Ximenes FD, de Sousa MV, Puls J, da Silva FG, and Ferreira EX. 1999. Purification and characterization of a low-molecular-weight xylanase produced by </w:t>
      </w:r>
      <w:r w:rsidRPr="00F66DDD">
        <w:rPr>
          <w:i/>
        </w:rPr>
        <w:t>Acrophialophora nainiana</w:t>
      </w:r>
      <w:r w:rsidRPr="00F66DDD">
        <w:t>.</w:t>
      </w:r>
      <w:r w:rsidRPr="00F66DDD">
        <w:rPr>
          <w:i/>
        </w:rPr>
        <w:t xml:space="preserve"> Curr Microbiol</w:t>
      </w:r>
      <w:r w:rsidRPr="00F66DDD">
        <w:t xml:space="preserve"> 38:18-21. Doi 10.1007/Pl00006765</w:t>
      </w:r>
    </w:p>
    <w:p w14:paraId="2EAAA095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Ximenes FD, Silveira FQD, and Ximenes E. 1996. Production of beta-xylosidase activity by </w:t>
      </w:r>
      <w:r w:rsidRPr="00F66DDD">
        <w:rPr>
          <w:i/>
        </w:rPr>
        <w:t>Trichoderma harzianum</w:t>
      </w:r>
      <w:r w:rsidRPr="00F66DDD">
        <w:t xml:space="preserve"> strains.</w:t>
      </w:r>
      <w:r w:rsidRPr="00F66DDD">
        <w:rPr>
          <w:i/>
        </w:rPr>
        <w:t xml:space="preserve"> Curr Microbiol</w:t>
      </w:r>
      <w:r w:rsidRPr="00F66DDD">
        <w:t xml:space="preserve"> 33:71-77. DOI 10.1007/s002849900077</w:t>
      </w:r>
    </w:p>
    <w:p w14:paraId="49B7F8FE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Xu Z, Shih MC, and Poulton JE. 2006. An extracellular exo-beta-(1,3)-glucanase from </w:t>
      </w:r>
      <w:r w:rsidRPr="00F66DDD">
        <w:rPr>
          <w:i/>
        </w:rPr>
        <w:t>Pichia pastoris:</w:t>
      </w:r>
      <w:r w:rsidRPr="00F66DDD">
        <w:t xml:space="preserve"> purification, characterization, molecular cloning, and functional expression.</w:t>
      </w:r>
      <w:r w:rsidRPr="00F66DDD">
        <w:rPr>
          <w:i/>
        </w:rPr>
        <w:t xml:space="preserve"> Protein Expr Purif</w:t>
      </w:r>
      <w:r w:rsidRPr="00F66DDD">
        <w:t xml:space="preserve"> 47:118-127. 10.1016/j.pep.2005.11.025</w:t>
      </w:r>
    </w:p>
    <w:p w14:paraId="5143D2F3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Yang S, Jiang Z, Yan Q, and Zhu H. 2008. Characterization of a thermostable extracellular beta-glucosidase with activities of exoglucanase and transglycosylation from </w:t>
      </w:r>
      <w:r w:rsidRPr="00F66DDD">
        <w:rPr>
          <w:i/>
        </w:rPr>
        <w:t>Paecilomyces thermophila</w:t>
      </w:r>
      <w:r w:rsidRPr="00F66DDD">
        <w:t>.</w:t>
      </w:r>
      <w:r w:rsidRPr="00F66DDD">
        <w:rPr>
          <w:i/>
        </w:rPr>
        <w:t xml:space="preserve"> J Agric Food Chem</w:t>
      </w:r>
      <w:r w:rsidRPr="00F66DDD">
        <w:t xml:space="preserve"> 56:602-608. 10.1021/jf072279+</w:t>
      </w:r>
    </w:p>
    <w:p w14:paraId="6678A0D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Ye XY, Ng TB, and Cheng KJ. 2001. Purification and characterization of a cellulase from the ruminal fungus </w:t>
      </w:r>
      <w:r w:rsidRPr="00F66DDD">
        <w:rPr>
          <w:i/>
        </w:rPr>
        <w:t xml:space="preserve">Orpinomyces joyonii </w:t>
      </w:r>
      <w:r w:rsidRPr="00F66DDD">
        <w:t>cloned in</w:t>
      </w:r>
      <w:r w:rsidRPr="00F66DDD">
        <w:rPr>
          <w:i/>
        </w:rPr>
        <w:t xml:space="preserve"> Escherichia coli</w:t>
      </w:r>
      <w:r w:rsidRPr="00F66DDD">
        <w:t>.</w:t>
      </w:r>
      <w:r w:rsidRPr="00F66DDD">
        <w:rPr>
          <w:i/>
        </w:rPr>
        <w:t xml:space="preserve"> Int J Biochem Cell B</w:t>
      </w:r>
      <w:r w:rsidRPr="00F66DDD">
        <w:t xml:space="preserve"> 33:87-94. Doi 10.1016/S1357-2725(00)00068-6</w:t>
      </w:r>
    </w:p>
    <w:p w14:paraId="343309B7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Yin LJ, Lin HH, and Xiao ZR. 2010. Purification and characterization of a cellulase from </w:t>
      </w:r>
      <w:r w:rsidRPr="00F66DDD">
        <w:rPr>
          <w:i/>
        </w:rPr>
        <w:t xml:space="preserve">Bacillus subtilis </w:t>
      </w:r>
      <w:r w:rsidRPr="00F66DDD">
        <w:t>yj1.</w:t>
      </w:r>
      <w:r w:rsidRPr="00F66DDD">
        <w:rPr>
          <w:i/>
        </w:rPr>
        <w:t xml:space="preserve"> J Mar Sci Tech</w:t>
      </w:r>
      <w:r w:rsidRPr="00F66DDD">
        <w:t xml:space="preserve"> 18:466-471. </w:t>
      </w:r>
    </w:p>
    <w:p w14:paraId="5098642C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Yuan TZ, Yang PL, Wang YR, Meng K, Luo HY, Zhang W, Wu NF, Fan YL, and Yao B. 2008. Heterologous expression of a gene encoding a thermostable beta-galactosidase from </w:t>
      </w:r>
      <w:r w:rsidRPr="00F66DDD">
        <w:rPr>
          <w:i/>
        </w:rPr>
        <w:t>Alicyclobacillus acidocaldarius</w:t>
      </w:r>
      <w:r w:rsidRPr="00F66DDD">
        <w:t>.</w:t>
      </w:r>
      <w:r w:rsidRPr="00F66DDD">
        <w:rPr>
          <w:i/>
        </w:rPr>
        <w:t xml:space="preserve"> Biotechnol Lett</w:t>
      </w:r>
      <w:r w:rsidRPr="00F66DDD">
        <w:t xml:space="preserve"> 30:343-348. 10.1007/s10529-007-9551-y</w:t>
      </w:r>
    </w:p>
    <w:p w14:paraId="1CC6AB1F" w14:textId="77777777" w:rsidR="00F66DDD" w:rsidRPr="00F66DDD" w:rsidRDefault="00F66DDD" w:rsidP="00F66DDD">
      <w:pPr>
        <w:pStyle w:val="EndNoteBibliography"/>
        <w:ind w:left="720" w:hanging="720"/>
      </w:pPr>
      <w:r w:rsidRPr="00F66DDD">
        <w:t>Zhou J, Wang YH, Chu J, Zhuang YP, Zhang SL, and Yin P. 2008. Identification and purification of the main components of cellulases from a mutant strain of</w:t>
      </w:r>
      <w:r w:rsidRPr="00F66DDD">
        <w:rPr>
          <w:i/>
        </w:rPr>
        <w:t xml:space="preserve"> Trichoderma viride</w:t>
      </w:r>
      <w:r w:rsidRPr="00F66DDD">
        <w:t xml:space="preserve"> T 100-14.</w:t>
      </w:r>
      <w:r w:rsidRPr="00F66DDD">
        <w:rPr>
          <w:i/>
        </w:rPr>
        <w:t xml:space="preserve"> Bioresource Technol</w:t>
      </w:r>
      <w:r w:rsidRPr="00F66DDD">
        <w:t xml:space="preserve"> 99:6826-6833. 10.1016/j.biortech.2008.01.077</w:t>
      </w:r>
    </w:p>
    <w:p w14:paraId="5401044D" w14:textId="77777777" w:rsidR="00F66DDD" w:rsidRPr="00F66DDD" w:rsidRDefault="00F66DDD" w:rsidP="00F66DDD">
      <w:pPr>
        <w:pStyle w:val="EndNoteBibliography"/>
        <w:ind w:left="720" w:hanging="720"/>
      </w:pPr>
      <w:r w:rsidRPr="00F66DDD">
        <w:t xml:space="preserve">Zhu H, Cheng KJ, and Forsberg CW. 1994. A truncated beta-xylosidase from the anaerobifungus </w:t>
      </w:r>
      <w:r w:rsidRPr="00F66DDD">
        <w:rPr>
          <w:i/>
        </w:rPr>
        <w:t>Neocallimastix patriciarum</w:t>
      </w:r>
      <w:r w:rsidRPr="00F66DDD">
        <w:t xml:space="preserve"> 27.</w:t>
      </w:r>
      <w:r w:rsidRPr="00F66DDD">
        <w:rPr>
          <w:i/>
        </w:rPr>
        <w:t xml:space="preserve"> Can J Microbiol</w:t>
      </w:r>
      <w:r w:rsidRPr="00F66DDD">
        <w:t xml:space="preserve"> 40:484-490. </w:t>
      </w:r>
    </w:p>
    <w:p w14:paraId="3924094E" w14:textId="77777777" w:rsidR="00F66DDD" w:rsidRPr="00F66DDD" w:rsidRDefault="00F66DDD" w:rsidP="00F66DDD">
      <w:pPr>
        <w:pStyle w:val="EndNoteBibliography"/>
        <w:ind w:left="720" w:hanging="720"/>
      </w:pPr>
      <w:r w:rsidRPr="00F66DDD">
        <w:lastRenderedPageBreak/>
        <w:t>Zverlov V, Mahr S, Riedel K, and Bronnenmeier K. 1998. Properties and gene structure of a bifunctional cellulolytic enzyme (CelA) from the extreme thermophile '</w:t>
      </w:r>
      <w:r w:rsidRPr="00F66DDD">
        <w:rPr>
          <w:i/>
        </w:rPr>
        <w:t>Anaerocellum thermophilum</w:t>
      </w:r>
      <w:r w:rsidRPr="00F66DDD">
        <w:t>' with separate glycosyl hydrolase family 9 and 48 catalytic domains.</w:t>
      </w:r>
      <w:r w:rsidRPr="00F66DDD">
        <w:rPr>
          <w:i/>
        </w:rPr>
        <w:t xml:space="preserve"> Microbiol</w:t>
      </w:r>
      <w:r w:rsidRPr="00F66DDD">
        <w:t xml:space="preserve"> 144:457-465. </w:t>
      </w:r>
    </w:p>
    <w:p w14:paraId="62B0346C" w14:textId="45571742" w:rsidR="007029BF" w:rsidRPr="007029BF" w:rsidRDefault="00804723">
      <w:pPr>
        <w:ind w:left="720" w:hanging="7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fldChar w:fldCharType="end"/>
      </w:r>
    </w:p>
    <w:sectPr w:rsidR="007029BF" w:rsidRPr="007029BF" w:rsidSect="0080472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rewxeabr29tkerw09xe0dm52rp2wrwftzz&quot;&gt;Cellulose Degradation Library&lt;record-ids&gt;&lt;item&gt;3&lt;/item&gt;&lt;item&gt;4&lt;/item&gt;&lt;item&gt;5&lt;/item&gt;&lt;item&gt;9&lt;/item&gt;&lt;item&gt;10&lt;/item&gt;&lt;item&gt;11&lt;/item&gt;&lt;item&gt;12&lt;/item&gt;&lt;item&gt;15&lt;/item&gt;&lt;item&gt;16&lt;/item&gt;&lt;item&gt;17&lt;/item&gt;&lt;item&gt;18&lt;/item&gt;&lt;item&gt;20&lt;/item&gt;&lt;item&gt;21&lt;/item&gt;&lt;item&gt;24&lt;/item&gt;&lt;item&gt;26&lt;/item&gt;&lt;item&gt;28&lt;/item&gt;&lt;item&gt;29&lt;/item&gt;&lt;item&gt;31&lt;/item&gt;&lt;item&gt;32&lt;/item&gt;&lt;item&gt;33&lt;/item&gt;&lt;item&gt;35&lt;/item&gt;&lt;item&gt;36&lt;/item&gt;&lt;item&gt;37&lt;/item&gt;&lt;item&gt;39&lt;/item&gt;&lt;item&gt;40&lt;/item&gt;&lt;item&gt;41&lt;/item&gt;&lt;item&gt;44&lt;/item&gt;&lt;item&gt;45&lt;/item&gt;&lt;item&gt;48&lt;/item&gt;&lt;item&gt;51&lt;/item&gt;&lt;item&gt;53&lt;/item&gt;&lt;item&gt;55&lt;/item&gt;&lt;item&gt;57&lt;/item&gt;&lt;item&gt;58&lt;/item&gt;&lt;item&gt;63&lt;/item&gt;&lt;item&gt;65&lt;/item&gt;&lt;item&gt;67&lt;/item&gt;&lt;item&gt;69&lt;/item&gt;&lt;item&gt;70&lt;/item&gt;&lt;item&gt;72&lt;/item&gt;&lt;item&gt;73&lt;/item&gt;&lt;item&gt;75&lt;/item&gt;&lt;item&gt;77&lt;/item&gt;&lt;item&gt;78&lt;/item&gt;&lt;item&gt;80&lt;/item&gt;&lt;item&gt;81&lt;/item&gt;&lt;item&gt;82&lt;/item&gt;&lt;item&gt;83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8&lt;/item&gt;&lt;item&gt;99&lt;/item&gt;&lt;item&gt;100&lt;/item&gt;&lt;item&gt;102&lt;/item&gt;&lt;item&gt;103&lt;/item&gt;&lt;item&gt;104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item&gt;129&lt;/item&gt;&lt;item&gt;140&lt;/item&gt;&lt;item&gt;161&lt;/item&gt;&lt;item&gt;170&lt;/item&gt;&lt;item&gt;171&lt;/item&gt;&lt;item&gt;177&lt;/item&gt;&lt;item&gt;196&lt;/item&gt;&lt;item&gt;197&lt;/item&gt;&lt;item&gt;198&lt;/item&gt;&lt;item&gt;200&lt;/item&gt;&lt;item&gt;201&lt;/item&gt;&lt;item&gt;203&lt;/item&gt;&lt;item&gt;204&lt;/item&gt;&lt;item&gt;206&lt;/item&gt;&lt;item&gt;207&lt;/item&gt;&lt;item&gt;208&lt;/item&gt;&lt;item&gt;209&lt;/item&gt;&lt;item&gt;210&lt;/item&gt;&lt;item&gt;218&lt;/item&gt;&lt;/record-ids&gt;&lt;/item&gt;&lt;/Libraries&gt;"/>
  </w:docVars>
  <w:rsids>
    <w:rsidRoot w:val="007029BF"/>
    <w:rsid w:val="00001CE0"/>
    <w:rsid w:val="00066D94"/>
    <w:rsid w:val="00076B37"/>
    <w:rsid w:val="0008258C"/>
    <w:rsid w:val="00096215"/>
    <w:rsid w:val="0011510E"/>
    <w:rsid w:val="00142D6A"/>
    <w:rsid w:val="00144C16"/>
    <w:rsid w:val="001477C4"/>
    <w:rsid w:val="001661DB"/>
    <w:rsid w:val="00187365"/>
    <w:rsid w:val="001D7113"/>
    <w:rsid w:val="00252684"/>
    <w:rsid w:val="00296A1C"/>
    <w:rsid w:val="002C0D2C"/>
    <w:rsid w:val="002C4699"/>
    <w:rsid w:val="00355F72"/>
    <w:rsid w:val="00394E95"/>
    <w:rsid w:val="00395D21"/>
    <w:rsid w:val="003C1842"/>
    <w:rsid w:val="003C7CD9"/>
    <w:rsid w:val="003E2AE5"/>
    <w:rsid w:val="003E6C88"/>
    <w:rsid w:val="00431930"/>
    <w:rsid w:val="0044285D"/>
    <w:rsid w:val="004634D9"/>
    <w:rsid w:val="004A07C5"/>
    <w:rsid w:val="004A25D2"/>
    <w:rsid w:val="004C2FED"/>
    <w:rsid w:val="004E08AE"/>
    <w:rsid w:val="004E79B7"/>
    <w:rsid w:val="004F5D61"/>
    <w:rsid w:val="004F718A"/>
    <w:rsid w:val="00505661"/>
    <w:rsid w:val="0054462C"/>
    <w:rsid w:val="00566FC2"/>
    <w:rsid w:val="00597A99"/>
    <w:rsid w:val="005D529C"/>
    <w:rsid w:val="00613A74"/>
    <w:rsid w:val="0062395C"/>
    <w:rsid w:val="00644DD7"/>
    <w:rsid w:val="00651E0E"/>
    <w:rsid w:val="006527F5"/>
    <w:rsid w:val="00693D6A"/>
    <w:rsid w:val="007029BF"/>
    <w:rsid w:val="007B65E2"/>
    <w:rsid w:val="007C0F55"/>
    <w:rsid w:val="007C3D00"/>
    <w:rsid w:val="00804723"/>
    <w:rsid w:val="00821670"/>
    <w:rsid w:val="008229AC"/>
    <w:rsid w:val="00842DCB"/>
    <w:rsid w:val="00861BD7"/>
    <w:rsid w:val="00894470"/>
    <w:rsid w:val="008B7EA1"/>
    <w:rsid w:val="00972318"/>
    <w:rsid w:val="009A54A8"/>
    <w:rsid w:val="009C153C"/>
    <w:rsid w:val="009D32BB"/>
    <w:rsid w:val="00A07824"/>
    <w:rsid w:val="00A11B38"/>
    <w:rsid w:val="00A20029"/>
    <w:rsid w:val="00A34759"/>
    <w:rsid w:val="00A37F36"/>
    <w:rsid w:val="00A55134"/>
    <w:rsid w:val="00A90927"/>
    <w:rsid w:val="00AA1F5B"/>
    <w:rsid w:val="00BA5487"/>
    <w:rsid w:val="00BE51B0"/>
    <w:rsid w:val="00BF33B9"/>
    <w:rsid w:val="00C41445"/>
    <w:rsid w:val="00C47F0F"/>
    <w:rsid w:val="00C542D0"/>
    <w:rsid w:val="00C66CED"/>
    <w:rsid w:val="00C968DD"/>
    <w:rsid w:val="00CA087A"/>
    <w:rsid w:val="00CE4BE8"/>
    <w:rsid w:val="00CE6226"/>
    <w:rsid w:val="00CE740B"/>
    <w:rsid w:val="00D47634"/>
    <w:rsid w:val="00D9261C"/>
    <w:rsid w:val="00F55C8B"/>
    <w:rsid w:val="00F66DDD"/>
    <w:rsid w:val="00F8423B"/>
    <w:rsid w:val="00FC69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518D33C"/>
  <w15:docId w15:val="{0BBC010F-EFC2-4C55-BF6F-E2960CEA40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29BF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29BF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7029BF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29BF"/>
    <w:rPr>
      <w:rFonts w:ascii="Times New Roman" w:hAnsi="Times New Roman" w:cs="Times New Roman"/>
      <w:noProof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29BF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29B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E4BE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E4BE8"/>
    <w:rPr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E4BE8"/>
    <w:rPr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E4BE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E4BE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5</Pages>
  <Words>51416</Words>
  <Characters>293074</Characters>
  <Application>Microsoft Office Word</Application>
  <DocSecurity>0</DocSecurity>
  <Lines>2442</Lines>
  <Paragraphs>6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438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Morrison</dc:creator>
  <cp:keywords/>
  <dc:description/>
  <cp:lastModifiedBy>Jessica Morrison</cp:lastModifiedBy>
  <cp:revision>3</cp:revision>
  <dcterms:created xsi:type="dcterms:W3CDTF">2016-05-23T19:04:00Z</dcterms:created>
  <dcterms:modified xsi:type="dcterms:W3CDTF">2016-05-23T19:05:00Z</dcterms:modified>
</cp:coreProperties>
</file>